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BB4CA2" w:rsidRPr="00076E91">
        <w:t xml:space="preserve">Table </w:t>
      </w:r>
      <w:r w:rsidR="00BB4CA2">
        <w:rPr>
          <w:noProof/>
        </w:rPr>
        <w:t>A</w:t>
      </w:r>
      <w:r w:rsidR="00BB4CA2" w:rsidRPr="00076E91">
        <w:noBreakHyphen/>
      </w:r>
      <w:r w:rsidR="00BB4CA2">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BB4CA2" w:rsidRPr="00076E91">
        <w:t xml:space="preserve">Table </w:t>
      </w:r>
      <w:r w:rsidR="00BB4CA2">
        <w:rPr>
          <w:noProof/>
        </w:rPr>
        <w:t>A</w:t>
      </w:r>
      <w:r w:rsidR="00BB4CA2" w:rsidRPr="00076E91">
        <w:noBreakHyphen/>
      </w:r>
      <w:r w:rsidR="00BB4CA2">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BB4CA2" w:rsidRPr="00076E91">
        <w:t xml:space="preserve">Figure </w:t>
      </w:r>
      <w:r w:rsidR="00BB4CA2">
        <w:rPr>
          <w:noProof/>
        </w:rPr>
        <w:t>A</w:t>
      </w:r>
      <w:r w:rsidR="00BB4CA2">
        <w:noBreakHyphen/>
      </w:r>
      <w:r w:rsidR="00BB4CA2">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w:t>
      </w:r>
      <w:r w:rsidR="00581E32">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BB4CA2" w:rsidRPr="00076E91">
        <w:t xml:space="preserve">Figure </w:t>
      </w:r>
      <w:r w:rsidR="00BB4CA2">
        <w:rPr>
          <w:noProof/>
        </w:rPr>
        <w:t>A</w:t>
      </w:r>
      <w:r w:rsidR="00BB4CA2">
        <w:noBreakHyphen/>
      </w:r>
      <w:r w:rsidR="00BB4CA2">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198730C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species.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581E32">
        <w:rPr>
          <w:szCs w:val="24"/>
          <w:highlight w:val="yellow"/>
        </w:rPr>
        <w:t xml:space="preserve">or to </w:t>
      </w:r>
      <w:r w:rsidR="0039145E">
        <w:rPr>
          <w:szCs w:val="24"/>
          <w:highlight w:val="yellow"/>
        </w:rPr>
        <w:t>study the fungal diversity using</w:t>
      </w:r>
      <w:r w:rsidR="00CD339D" w:rsidRPr="00581E32">
        <w:rPr>
          <w:szCs w:val="24"/>
          <w:highlight w:val="yellow"/>
        </w:rPr>
        <w:t xml:space="preserve"> a large</w:t>
      </w:r>
      <w:r w:rsidR="00F45E7A" w:rsidRPr="00581E32">
        <w:rPr>
          <w:szCs w:val="24"/>
          <w:highlight w:val="yellow"/>
        </w:rPr>
        <w:t xml:space="preserve"> </w:t>
      </w:r>
      <w:r w:rsidR="0039145E">
        <w:rPr>
          <w:szCs w:val="24"/>
          <w:highlight w:val="yellow"/>
        </w:rPr>
        <w:t>taxon set</w:t>
      </w:r>
      <w:r w:rsidR="00F45E7A" w:rsidRPr="00581E32">
        <w:rPr>
          <w:szCs w:val="24"/>
          <w:highlight w:val="yellow"/>
        </w:rPr>
        <w:t xml:space="preserve"> </w:t>
      </w:r>
      <w:r w:rsidR="00675045">
        <w:rPr>
          <w:szCs w:val="24"/>
          <w:highlight w:val="yellow"/>
        </w:rPr>
        <w:t xml:space="preserve">with 48 fungi </w:t>
      </w:r>
      <w:r w:rsidR="00D55660">
        <w:rPr>
          <w:szCs w:val="24"/>
          <w:highlight w:val="yellow"/>
        </w:rPr>
        <w:t xml:space="preserve">including </w:t>
      </w:r>
      <w:r w:rsidR="00D55660" w:rsidRPr="00D55660">
        <w:rPr>
          <w:szCs w:val="24"/>
          <w:highlight w:val="yellow"/>
        </w:rPr>
        <w:t>Ascomycoty, Basidiomycota, Blastocladiomycota, Chytridiomycota, Entomophthoromycota, Glomeromycota, Neocallimastigomycota, Kickxellales, Mortierellales and Mucorales</w:t>
      </w:r>
      <w:r w:rsidR="00675045">
        <w:rPr>
          <w:szCs w:val="24"/>
          <w:highlight w:val="yellow"/>
        </w:rPr>
        <w:t xml:space="preserve">, </w:t>
      </w:r>
      <w:r w:rsidR="00D55660">
        <w:rPr>
          <w:szCs w:val="24"/>
          <w:highlight w:val="yellow"/>
        </w:rPr>
        <w:t xml:space="preserve">together with </w:t>
      </w:r>
      <w:r w:rsidR="00675045">
        <w:rPr>
          <w:szCs w:val="24"/>
          <w:highlight w:val="yellow"/>
        </w:rPr>
        <w:t>11 microsporidia and 13 other taxa</w:t>
      </w:r>
      <w:r w:rsidR="00F45E7A" w:rsidRPr="00581E32">
        <w:rPr>
          <w:szCs w:val="24"/>
          <w:highlight w:val="yellow"/>
        </w:rPr>
        <w:t xml:space="preserve"> (ref.</w:t>
      </w:r>
      <w:r w:rsidR="00675045">
        <w:rPr>
          <w:szCs w:val="24"/>
          <w:highlight w:val="yellow"/>
        </w:rPr>
        <w:t>?</w:t>
      </w:r>
      <w:r w:rsidR="00F45E7A" w:rsidRPr="00581E32">
        <w:rPr>
          <w:szCs w:val="24"/>
          <w:highlight w:val="yellow"/>
        </w:rPr>
        <w:t>)</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BB4CA2">
        <w:t xml:space="preserve">Figure </w:t>
      </w:r>
      <w:r w:rsidR="00BB4CA2">
        <w:rPr>
          <w:noProof/>
        </w:rPr>
        <w:t>A</w:t>
      </w:r>
      <w:r w:rsidR="00BB4CA2">
        <w:noBreakHyphen/>
      </w:r>
      <w:r w:rsidR="00BB4CA2">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763994F5"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BB4CA2">
        <w:rPr>
          <w:noProof/>
        </w:rPr>
        <w:t>A</w:t>
      </w:r>
      <w:r>
        <w:fldChar w:fldCharType="end"/>
      </w:r>
      <w:r>
        <w:noBreakHyphen/>
      </w:r>
      <w:r>
        <w:fldChar w:fldCharType="begin"/>
      </w:r>
      <w:r>
        <w:instrText xml:space="preserve"> SEQ Figure \* ARABIC \s 1 </w:instrText>
      </w:r>
      <w:r>
        <w:fldChar w:fldCharType="separate"/>
      </w:r>
      <w:r w:rsidR="00BB4CA2">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proofErr w:type="gramStart"/>
      <w:r w:rsidR="00694C52">
        <w:t>The</w:t>
      </w:r>
      <w:proofErr w:type="gramEnd"/>
      <w:r w:rsidR="005C6AC3">
        <w:t xml:space="preserve"> maximum likelihood</w:t>
      </w:r>
      <w:r w:rsidR="00694C52">
        <w:t xml:space="preserve"> </w:t>
      </w:r>
      <w:r w:rsidR="000A2CC8">
        <w:t>fungal</w:t>
      </w:r>
      <w:r>
        <w:t xml:space="preserve"> tree </w:t>
      </w:r>
      <w:r w:rsidR="00036757">
        <w:t>generated</w:t>
      </w:r>
      <w:r>
        <w:t xml:space="preserve"> using the 80 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t xml:space="preserve">point </w:t>
      </w:r>
      <w:r w:rsidR="00A74589" w:rsidRPr="00F16FF2">
        <w:rPr>
          <w:highlight w:val="yellow"/>
        </w:rPr>
        <w:t>?</w:t>
      </w:r>
      <w:proofErr w:type="gramEnd"/>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BB4CA2" w:rsidRPr="00076E91">
        <w:t xml:space="preserve">Figure </w:t>
      </w:r>
      <w:r w:rsidR="00BB4CA2">
        <w:rPr>
          <w:noProof/>
        </w:rPr>
        <w:t>A</w:t>
      </w:r>
      <w:r w:rsidR="00BB4CA2">
        <w:noBreakHyphen/>
      </w:r>
      <w:r w:rsidR="00BB4CA2">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BB4CA2">
        <w:t xml:space="preserve">Figure </w:t>
      </w:r>
      <w:r w:rsidR="00BB4CA2">
        <w:rPr>
          <w:noProof/>
        </w:rPr>
        <w:t>A</w:t>
      </w:r>
      <w:r w:rsidR="00BB4CA2">
        <w:noBreakHyphen/>
      </w:r>
      <w:r w:rsidR="00BB4CA2">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BB4CA2" w:rsidRPr="00076E91">
        <w:t xml:space="preserve">Figure </w:t>
      </w:r>
      <w:r w:rsidR="00BB4CA2">
        <w:rPr>
          <w:noProof/>
        </w:rPr>
        <w:t>A</w:t>
      </w:r>
      <w:r w:rsidR="00BB4CA2">
        <w:noBreakHyphen/>
      </w:r>
      <w:r w:rsidR="00BB4CA2">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10A23028" w14:textId="53AC9CAA" w:rsidR="005E3031" w:rsidRDefault="005E3031" w:rsidP="008D799A">
      <w:pPr>
        <w:spacing w:after="0" w:line="360" w:lineRule="auto"/>
        <w:rPr>
          <w:szCs w:val="24"/>
        </w:rPr>
      </w:pPr>
      <w:r>
        <w:rPr>
          <w:szCs w:val="24"/>
        </w:rPr>
        <w:t xml:space="preserve">Phylogenetic profiles </w:t>
      </w:r>
      <w:proofErr w:type="gramStart"/>
      <w:r>
        <w:rPr>
          <w:szCs w:val="24"/>
        </w:rPr>
        <w:t>are ...</w:t>
      </w:r>
      <w:proofErr w:type="gramEnd"/>
    </w:p>
    <w:p w14:paraId="391E1F89" w14:textId="31251EF3" w:rsidR="005E3031" w:rsidRDefault="005E3031" w:rsidP="008D799A">
      <w:pPr>
        <w:spacing w:after="0" w:line="360" w:lineRule="auto"/>
        <w:rPr>
          <w:szCs w:val="24"/>
        </w:rPr>
      </w:pPr>
      <w:r>
        <w:rPr>
          <w:szCs w:val="24"/>
        </w:rPr>
        <w:t xml:space="preserve">They are used </w:t>
      </w:r>
      <w:proofErr w:type="gramStart"/>
      <w:r>
        <w:rPr>
          <w:szCs w:val="24"/>
        </w:rPr>
        <w:t>for ...</w:t>
      </w:r>
      <w:proofErr w:type="gramEnd"/>
    </w:p>
    <w:p w14:paraId="2003140E" w14:textId="20C3356C" w:rsidR="005E3031" w:rsidRDefault="005E3031" w:rsidP="008D799A">
      <w:pPr>
        <w:spacing w:after="0" w:line="360" w:lineRule="auto"/>
        <w:rPr>
          <w:szCs w:val="24"/>
        </w:rPr>
      </w:pPr>
      <w:r>
        <w:rPr>
          <w:szCs w:val="24"/>
        </w:rPr>
        <w:t xml:space="preserve">The need of a visualization tool for an informative </w:t>
      </w:r>
      <w:proofErr w:type="gramStart"/>
      <w:r>
        <w:rPr>
          <w:szCs w:val="24"/>
        </w:rPr>
        <w:t>profile .....</w:t>
      </w:r>
      <w:proofErr w:type="gramEnd"/>
    </w:p>
    <w:p w14:paraId="3BE89B63" w14:textId="77777777" w:rsidR="00100B4D" w:rsidRDefault="00100B4D" w:rsidP="008D799A">
      <w:pPr>
        <w:spacing w:after="0" w:line="360" w:lineRule="auto"/>
        <w:rPr>
          <w:szCs w:val="24"/>
        </w:rPr>
      </w:pPr>
    </w:p>
    <w:p w14:paraId="765F57DF" w14:textId="1A355163" w:rsidR="00100B4D" w:rsidRDefault="00100B4D" w:rsidP="008D799A">
      <w:pPr>
        <w:spacing w:after="0" w:line="360" w:lineRule="auto"/>
        <w:rPr>
          <w:szCs w:val="24"/>
        </w:rPr>
      </w:pPr>
      <w:r w:rsidRPr="007B4ABC">
        <w:rPr>
          <w:szCs w:val="24"/>
          <w:highlight w:val="yellow"/>
        </w:rPr>
        <w:t>Methods</w:t>
      </w:r>
    </w:p>
    <w:p w14:paraId="625E77AC" w14:textId="5BD4C46D" w:rsidR="007B4ABC" w:rsidRDefault="00681A01" w:rsidP="008D799A">
      <w:pPr>
        <w:spacing w:after="0" w:line="360" w:lineRule="auto"/>
        <w:rPr>
          <w:szCs w:val="24"/>
        </w:rPr>
      </w:pPr>
      <w:proofErr w:type="gramStart"/>
      <w:r>
        <w:rPr>
          <w:szCs w:val="24"/>
        </w:rPr>
        <w:t>interactive</w:t>
      </w:r>
      <w:proofErr w:type="gramEnd"/>
      <w:r>
        <w:rPr>
          <w:szCs w:val="24"/>
        </w:rPr>
        <w:t xml:space="preserve"> </w:t>
      </w:r>
      <w:r w:rsidR="007B4ABC">
        <w:rPr>
          <w:szCs w:val="24"/>
        </w:rPr>
        <w:t>visualization:</w:t>
      </w:r>
    </w:p>
    <w:p w14:paraId="7BE52AFA" w14:textId="5D21ECA1" w:rsidR="005E3031" w:rsidRDefault="007B4ABC" w:rsidP="008D799A">
      <w:pPr>
        <w:spacing w:after="0" w:line="360" w:lineRule="auto"/>
        <w:rPr>
          <w:szCs w:val="24"/>
        </w:rPr>
      </w:pPr>
      <w:proofErr w:type="gramStart"/>
      <w:r>
        <w:rPr>
          <w:szCs w:val="24"/>
        </w:rPr>
        <w:t>shiny</w:t>
      </w:r>
      <w:proofErr w:type="gramEnd"/>
      <w:r>
        <w:rPr>
          <w:szCs w:val="24"/>
        </w:rPr>
        <w:t xml:space="preserve"> =&gt; interactive</w:t>
      </w:r>
    </w:p>
    <w:p w14:paraId="5B92A691" w14:textId="240CF9D2" w:rsidR="00622120" w:rsidRDefault="00622120" w:rsidP="008D799A">
      <w:pPr>
        <w:spacing w:after="0" w:line="360" w:lineRule="auto"/>
        <w:rPr>
          <w:szCs w:val="24"/>
        </w:rPr>
      </w:pPr>
      <w:r w:rsidRPr="00076E91">
        <w:rPr>
          <w:szCs w:val="24"/>
        </w:rPr>
        <w:t xml:space="preserve">This tool is written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sidRPr="00076E91">
        <w:rPr>
          <w:szCs w:val="24"/>
        </w:rPr>
        <w:t xml:space="preserve"> using the Shiny library (https://CRAN.R-project.org/package=shiny).</w:t>
      </w:r>
    </w:p>
    <w:p w14:paraId="447756B3" w14:textId="77777777" w:rsidR="007B4ABC" w:rsidRDefault="007B4ABC" w:rsidP="008D799A">
      <w:pPr>
        <w:spacing w:after="0" w:line="360" w:lineRule="auto"/>
        <w:rPr>
          <w:szCs w:val="24"/>
        </w:rPr>
      </w:pPr>
    </w:p>
    <w:p w14:paraId="797FD2F2" w14:textId="0C80641D" w:rsidR="007B4ABC" w:rsidRDefault="00681A01" w:rsidP="008D799A">
      <w:pPr>
        <w:spacing w:after="0" w:line="360" w:lineRule="auto"/>
        <w:rPr>
          <w:szCs w:val="24"/>
        </w:rPr>
      </w:pPr>
      <w:proofErr w:type="gramStart"/>
      <w:r>
        <w:rPr>
          <w:szCs w:val="24"/>
        </w:rPr>
        <w:t>dynamic</w:t>
      </w:r>
      <w:proofErr w:type="gramEnd"/>
      <w:r>
        <w:rPr>
          <w:szCs w:val="24"/>
        </w:rPr>
        <w:t xml:space="preserve"> </w:t>
      </w:r>
      <w:r w:rsidR="007B4ABC">
        <w:rPr>
          <w:szCs w:val="24"/>
        </w:rPr>
        <w:t>data analysis:</w:t>
      </w:r>
    </w:p>
    <w:p w14:paraId="37CC94C9" w14:textId="348D7032" w:rsidR="007B4ABC" w:rsidRDefault="007B4ABC" w:rsidP="008D799A">
      <w:pPr>
        <w:spacing w:after="0" w:line="360" w:lineRule="auto"/>
        <w:rPr>
          <w:szCs w:val="24"/>
        </w:rPr>
      </w:pPr>
      <w:proofErr w:type="gramStart"/>
      <w:r>
        <w:rPr>
          <w:szCs w:val="24"/>
        </w:rPr>
        <w:t>filtering</w:t>
      </w:r>
      <w:proofErr w:type="gramEnd"/>
    </w:p>
    <w:p w14:paraId="1F3918B3" w14:textId="200AD174" w:rsidR="007B4ABC" w:rsidRDefault="007B4ABC" w:rsidP="008D799A">
      <w:pPr>
        <w:spacing w:after="0" w:line="360" w:lineRule="auto"/>
        <w:rPr>
          <w:szCs w:val="24"/>
        </w:rPr>
      </w:pPr>
      <w:proofErr w:type="gramStart"/>
      <w:r>
        <w:rPr>
          <w:szCs w:val="24"/>
        </w:rPr>
        <w:t>link</w:t>
      </w:r>
      <w:proofErr w:type="gramEnd"/>
      <w:r>
        <w:rPr>
          <w:szCs w:val="24"/>
        </w:rPr>
        <w:t xml:space="preserve"> between different data types</w:t>
      </w:r>
    </w:p>
    <w:p w14:paraId="311608D4" w14:textId="5ECF1F74" w:rsidR="00681A01" w:rsidRDefault="00681A01" w:rsidP="008D799A">
      <w:pPr>
        <w:spacing w:after="0" w:line="360" w:lineRule="auto"/>
        <w:rPr>
          <w:szCs w:val="24"/>
        </w:rPr>
      </w:pPr>
      <w:proofErr w:type="gramStart"/>
      <w:r>
        <w:rPr>
          <w:szCs w:val="24"/>
        </w:rPr>
        <w:t>change</w:t>
      </w:r>
      <w:proofErr w:type="gramEnd"/>
      <w:r>
        <w:rPr>
          <w:szCs w:val="24"/>
        </w:rPr>
        <w:t xml:space="preserv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proofErr w:type="gramStart"/>
      <w:r>
        <w:rPr>
          <w:szCs w:val="24"/>
        </w:rPr>
        <w:t>phylogenetic</w:t>
      </w:r>
      <w:proofErr w:type="gramEnd"/>
      <w:r>
        <w:rPr>
          <w:szCs w:val="24"/>
        </w:rPr>
        <w:t xml:space="preserve"> profiling:</w:t>
      </w:r>
    </w:p>
    <w:p w14:paraId="00635649" w14:textId="45BC6B30" w:rsidR="007B4ABC" w:rsidRDefault="007B4ABC" w:rsidP="008D799A">
      <w:pPr>
        <w:spacing w:after="0" w:line="360" w:lineRule="auto"/>
        <w:rPr>
          <w:szCs w:val="24"/>
        </w:rPr>
      </w:pPr>
      <w:proofErr w:type="gramStart"/>
      <w:r>
        <w:rPr>
          <w:szCs w:val="24"/>
        </w:rPr>
        <w:t>analysis</w:t>
      </w:r>
      <w:proofErr w:type="gramEnd"/>
      <w:r>
        <w:rPr>
          <w:szCs w:val="24"/>
        </w:rPr>
        <w:t xml:space="preserve"> functions</w:t>
      </w:r>
    </w:p>
    <w:p w14:paraId="42BAFAD3" w14:textId="77777777" w:rsidR="00100B4D" w:rsidRDefault="00100B4D" w:rsidP="008D799A">
      <w:pPr>
        <w:spacing w:after="0" w:line="360" w:lineRule="auto"/>
        <w:rPr>
          <w:szCs w:val="24"/>
        </w:rPr>
      </w:pPr>
    </w:p>
    <w:p w14:paraId="0A80098D" w14:textId="78B0F2B6" w:rsidR="00100B4D" w:rsidRDefault="00100B4D" w:rsidP="008D799A">
      <w:pPr>
        <w:spacing w:after="0" w:line="360" w:lineRule="auto"/>
        <w:rPr>
          <w:szCs w:val="24"/>
        </w:rPr>
      </w:pPr>
      <w:r w:rsidRPr="007B4ABC">
        <w:rPr>
          <w:szCs w:val="24"/>
          <w:highlight w:val="yellow"/>
        </w:rPr>
        <w:t>Result</w:t>
      </w:r>
    </w:p>
    <w:p w14:paraId="6CFB1DBE" w14:textId="77777777" w:rsidR="00100B4D" w:rsidRDefault="00100B4D" w:rsidP="008D799A">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77777777" w:rsidR="00100B4D" w:rsidRDefault="00100B4D"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20D8AB68" w:rsidR="00100B4D" w:rsidRDefault="00622120" w:rsidP="008D799A">
      <w:pPr>
        <w:spacing w:after="0" w:line="360" w:lineRule="auto"/>
        <w:rPr>
          <w:szCs w:val="24"/>
        </w:rPr>
      </w:pPr>
      <w:r w:rsidRPr="00076E91">
        <w:rPr>
          <w:szCs w:val="24"/>
        </w:rPr>
        <w:t>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informative and interactive way. Implemented with the dynamic filtering option, PhyloProfile can offer a reliable analysis of phylogenetic profiles with its analysis functions.</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BB4CA2" w:rsidRPr="00076E91">
        <w:t xml:space="preserve">Figure </w:t>
      </w:r>
      <w:r w:rsidR="00BB4CA2">
        <w:rPr>
          <w:noProof/>
        </w:rPr>
        <w:t>A</w:t>
      </w:r>
      <w:r w:rsidR="00BB4CA2">
        <w:noBreakHyphen/>
      </w:r>
      <w:r w:rsidR="00BB4CA2">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BB4CA2" w:rsidRPr="00076E91">
        <w:t xml:space="preserve">Table </w:t>
      </w:r>
      <w:r w:rsidR="00BB4CA2">
        <w:rPr>
          <w:noProof/>
        </w:rPr>
        <w:t>A</w:t>
      </w:r>
      <w:r w:rsidR="00BB4CA2" w:rsidRPr="00076E91">
        <w:noBreakHyphen/>
      </w:r>
      <w:r w:rsidR="00BB4CA2">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6</w:t>
      </w:r>
      <w:r w:rsidR="00581E32">
        <w:fldChar w:fldCharType="end"/>
      </w:r>
      <w:bookmarkEnd w:id="5"/>
      <w:r w:rsidR="009708BB" w:rsidRPr="00076E91">
        <w:t>:</w:t>
      </w:r>
      <w:r w:rsidRPr="00076E91">
        <w:t xml:space="preserve"> </w:t>
      </w:r>
      <w:r w:rsidR="00B41BE3">
        <w:t>(</w:t>
      </w:r>
      <w:r w:rsidR="00B41BE3" w:rsidRPr="00B41BE3">
        <w:rPr>
          <w:highlight w:val="yellow"/>
        </w:rPr>
        <w:t>DRAW AGAIN</w:t>
      </w:r>
      <w:r w:rsidR="00B41BE3">
        <w:t xml:space="preserve">) </w:t>
      </w:r>
      <w:proofErr w:type="gramStart"/>
      <w:r w:rsidRPr="00076E91">
        <w:t>A</w:t>
      </w:r>
      <w:proofErr w:type="gramEnd"/>
      <w:r w:rsidRPr="00076E91">
        <w:t xml:space="preserve">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7</w:t>
      </w:r>
      <w:r w:rsidR="00581E32">
        <w:fldChar w:fldCharType="end"/>
      </w:r>
      <w:bookmarkEnd w:id="6"/>
      <w:r w:rsidRPr="00076E91">
        <w:t xml:space="preserve">: </w:t>
      </w:r>
      <w:r w:rsidR="001C5BEF">
        <w:t>(</w:t>
      </w:r>
      <w:r w:rsidR="001C5BEF" w:rsidRPr="001C5BEF">
        <w:rPr>
          <w:highlight w:val="yellow"/>
        </w:rPr>
        <w:t>INCREASE FONT SIZE</w:t>
      </w:r>
      <w:r w:rsidR="001C5BEF">
        <w:t xml:space="preserve">) </w:t>
      </w:r>
      <w:proofErr w:type="gramStart"/>
      <w:r w:rsidRPr="00076E91">
        <w:t>The</w:t>
      </w:r>
      <w:proofErr w:type="gramEnd"/>
      <w:r w:rsidRPr="00076E91">
        <w:t xml:space="preserv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BB4CA2" w:rsidRPr="00076E91">
        <w:t xml:space="preserve">Figure </w:t>
      </w:r>
      <w:r w:rsidR="00BB4CA2">
        <w:rPr>
          <w:noProof/>
        </w:rPr>
        <w:t>A</w:t>
      </w:r>
      <w:r w:rsidR="00BB4CA2">
        <w:noBreakHyphen/>
      </w:r>
      <w:r w:rsidR="00BB4CA2">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BB4CA2" w:rsidRPr="00076E91">
        <w:t xml:space="preserve">Figure </w:t>
      </w:r>
      <w:r w:rsidR="00BB4CA2">
        <w:rPr>
          <w:noProof/>
        </w:rPr>
        <w:t>A</w:t>
      </w:r>
      <w:r w:rsidR="00BB4CA2">
        <w:noBreakHyphen/>
      </w:r>
      <w:r w:rsidR="00BB4CA2">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BB4CA2" w:rsidRPr="00076E91">
        <w:t xml:space="preserve">Figure </w:t>
      </w:r>
      <w:r w:rsidR="00BB4CA2">
        <w:rPr>
          <w:noProof/>
        </w:rPr>
        <w:t>A</w:t>
      </w:r>
      <w:r w:rsidR="00BB4CA2">
        <w:noBreakHyphen/>
      </w:r>
      <w:r w:rsidR="00BB4CA2">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BB4CA2" w:rsidRPr="00076E91">
        <w:t xml:space="preserve">Table </w:t>
      </w:r>
      <w:r w:rsidR="00BB4CA2">
        <w:rPr>
          <w:noProof/>
        </w:rPr>
        <w:t>A</w:t>
      </w:r>
      <w:r w:rsidR="00BB4CA2" w:rsidRPr="00076E91">
        <w:noBreakHyphen/>
      </w:r>
      <w:r w:rsidR="00BB4CA2">
        <w:rPr>
          <w:noProof/>
        </w:rPr>
        <w:t>1</w:t>
      </w:r>
      <w:r w:rsidR="00AC7341">
        <w:rPr>
          <w:szCs w:val="24"/>
        </w:rPr>
        <w:fldChar w:fldCharType="end"/>
      </w:r>
      <w:r w:rsidR="00AC7341">
        <w:rPr>
          <w:szCs w:val="24"/>
        </w:rPr>
        <w:t>)</w:t>
      </w:r>
      <w:r w:rsidR="00BC426B">
        <w:rPr>
          <w:szCs w:val="24"/>
        </w:rPr>
        <w:t>.</w:t>
      </w:r>
    </w:p>
    <w:p w14:paraId="7C86F802" w14:textId="0ECB194D" w:rsidR="0048194A" w:rsidRPr="00076E91" w:rsidRDefault="0048194A" w:rsidP="008D799A">
      <w:pPr>
        <w:pStyle w:val="Caption"/>
        <w:keepNext/>
        <w:spacing w:after="0" w:line="360" w:lineRule="auto"/>
      </w:pPr>
      <w:bookmarkStart w:id="9" w:name="_Ref383849425"/>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1</w:t>
      </w:r>
      <w:r w:rsidR="00F53DBF">
        <w:fldChar w:fldCharType="end"/>
      </w:r>
      <w:bookmarkEnd w:id="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22C56">
        <w:t xml:space="preserve">Table </w:t>
      </w:r>
      <w:r w:rsidR="00222C56">
        <w:rPr>
          <w:noProof/>
        </w:rPr>
        <w:t>A</w:t>
      </w:r>
      <w:r w:rsidR="00222C56">
        <w:noBreakHyphen/>
      </w:r>
      <w:r w:rsidR="00222C56">
        <w:rPr>
          <w:noProof/>
        </w:rPr>
        <w:t>2</w:t>
      </w:r>
      <w:r w:rsidR="00222C56">
        <w:rPr>
          <w:szCs w:val="24"/>
        </w:rPr>
        <w:fldChar w:fldCharType="end"/>
      </w:r>
      <w:r w:rsidR="00222C56">
        <w:rPr>
          <w:szCs w:val="24"/>
        </w:rPr>
        <w:t>)</w:t>
      </w:r>
      <w:r w:rsidR="00202954">
        <w:rPr>
          <w:szCs w:val="24"/>
        </w:rPr>
        <w:t>.</w:t>
      </w:r>
    </w:p>
    <w:p w14:paraId="323A81B3" w14:textId="2D5A344C" w:rsidR="00EC3468" w:rsidRDefault="00EC3468" w:rsidP="00EC3468">
      <w:pPr>
        <w:pStyle w:val="Caption"/>
        <w:keepNext/>
      </w:pPr>
      <w:bookmarkStart w:id="10" w:name="_Ref383861995"/>
      <w:r>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2</w:t>
      </w:r>
      <w:r w:rsidR="00F53DBF">
        <w:fldChar w:fldCharType="end"/>
      </w:r>
      <w:bookmarkEnd w:id="10"/>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05643</w:t>
            </w:r>
            <w:proofErr w:type="gramEnd"/>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nuclear</w:t>
            </w:r>
            <w:proofErr w:type="gramEnd"/>
            <w:r w:rsidRPr="00817B80">
              <w:rPr>
                <w:szCs w:val="24"/>
                <w:highlight w:val="yellow"/>
              </w:rPr>
              <w:t xml:space="preserve">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973</w:t>
            </w:r>
            <w:proofErr w:type="gramEnd"/>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oly</w:t>
            </w:r>
            <w:proofErr w:type="gramEnd"/>
            <w:r w:rsidRPr="00817B80">
              <w:rPr>
                <w:szCs w:val="24"/>
                <w:highlight w:val="yellow"/>
              </w:rPr>
              <w:t>(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16020</w:t>
            </w:r>
            <w:proofErr w:type="gramEnd"/>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membrane</w:t>
            </w:r>
            <w:proofErr w:type="gramEnd"/>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192</w:t>
            </w:r>
            <w:proofErr w:type="gramEnd"/>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vesicle</w:t>
            </w:r>
            <w:proofErr w:type="gramEnd"/>
            <w:r w:rsidRPr="00817B80">
              <w:rPr>
                <w:szCs w:val="24"/>
                <w:highlight w:val="yellow"/>
              </w:rPr>
              <w:t>-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4672</w:t>
            </w:r>
            <w:proofErr w:type="gramEnd"/>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ein</w:t>
            </w:r>
            <w:proofErr w:type="gramEnd"/>
            <w:r w:rsidRPr="00817B80">
              <w:rPr>
                <w:szCs w:val="24"/>
                <w:highlight w:val="yellow"/>
              </w:rPr>
              <w:t xml:space="preserve">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468</w:t>
            </w:r>
            <w:proofErr w:type="gramEnd"/>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6881</w:t>
            </w:r>
            <w:proofErr w:type="gramEnd"/>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cid</w:t>
            </w:r>
            <w:proofErr w:type="gramEnd"/>
            <w:r w:rsidRPr="00817B80">
              <w:rPr>
                <w:szCs w:val="24"/>
                <w:highlight w:val="yellow"/>
              </w:rPr>
              <w:t>-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45116</w:t>
            </w:r>
            <w:proofErr w:type="gramEnd"/>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w:t>
            </w:r>
            <w:proofErr w:type="gramStart"/>
            <w:r w:rsidRPr="00817B80">
              <w:rPr>
                <w:szCs w:val="24"/>
              </w:rPr>
              <w:t>:membrane</w:t>
            </w:r>
            <w:proofErr w:type="gramEnd"/>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5078</w:t>
            </w:r>
            <w:proofErr w:type="gramEnd"/>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on</w:t>
            </w:r>
            <w:proofErr w:type="gramEnd"/>
            <w:r w:rsidRPr="00817B80">
              <w:rPr>
                <w:szCs w:val="24"/>
                <w:highlight w:val="yellow"/>
              </w:rPr>
              <w:t xml:space="preserve">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5991</w:t>
            </w:r>
            <w:proofErr w:type="gramEnd"/>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ATP</w:t>
            </w:r>
            <w:proofErr w:type="gramEnd"/>
            <w:r w:rsidRPr="00817B80">
              <w:rPr>
                <w:szCs w:val="24"/>
                <w:highlight w:val="yellow"/>
              </w:rPr>
              <w:t xml:space="preserve">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7</w:t>
            </w:r>
            <w:proofErr w:type="gramEnd"/>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9</w:t>
            </w:r>
            <w:proofErr w:type="gramEnd"/>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364</w:t>
            </w:r>
            <w:proofErr w:type="gramEnd"/>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rRNA</w:t>
            </w:r>
            <w:proofErr w:type="gramEnd"/>
            <w:r w:rsidRPr="00817B80">
              <w:rPr>
                <w:szCs w:val="24"/>
                <w:highlight w:val="yellow"/>
              </w:rPr>
              <w:t xml:space="preserve">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8033</w:t>
            </w:r>
            <w:proofErr w:type="gramEnd"/>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tRNA</w:t>
            </w:r>
            <w:proofErr w:type="gramEnd"/>
            <w:r w:rsidRPr="00817B80">
              <w:rPr>
                <w:szCs w:val="24"/>
                <w:highlight w:val="yellow"/>
              </w:rPr>
              <w:t xml:space="preserve">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F53DBF">
        <w:t xml:space="preserve">Table </w:t>
      </w:r>
      <w:r w:rsidR="00F53DBF">
        <w:rPr>
          <w:noProof/>
        </w:rPr>
        <w:t>A</w:t>
      </w:r>
      <w:r w:rsidR="00F53DBF">
        <w:noBreakHyphen/>
      </w:r>
      <w:r w:rsidR="00F53DBF">
        <w:rPr>
          <w:noProof/>
        </w:rPr>
        <w:t>3</w:t>
      </w:r>
      <w:r w:rsidR="00F53DBF">
        <w:rPr>
          <w:szCs w:val="24"/>
        </w:rPr>
        <w:fldChar w:fldCharType="end"/>
      </w:r>
      <w:r w:rsidR="00F53DBF">
        <w:rPr>
          <w:szCs w:val="24"/>
        </w:rPr>
        <w:t>)</w:t>
      </w:r>
      <w:r w:rsidR="00394DA0">
        <w:rPr>
          <w:szCs w:val="24"/>
        </w:rPr>
        <w:t>.</w:t>
      </w:r>
    </w:p>
    <w:p w14:paraId="2F24AAEC" w14:textId="627BC133" w:rsidR="00F53DBF" w:rsidRDefault="00F53DBF" w:rsidP="00F53DBF">
      <w:pPr>
        <w:pStyle w:val="Caption"/>
        <w:keepNext/>
      </w:pPr>
      <w:bookmarkStart w:id="11" w:name="_Ref383866029"/>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3</w:t>
      </w:r>
      <w:r>
        <w:fldChar w:fldCharType="end"/>
      </w:r>
      <w:bookmarkEnd w:id="1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BB4CA2" w:rsidRPr="00076E91">
        <w:t xml:space="preserve">Figure </w:t>
      </w:r>
      <w:r w:rsidR="00BB4CA2">
        <w:rPr>
          <w:noProof/>
        </w:rPr>
        <w:t>A</w:t>
      </w:r>
      <w:r w:rsidR="00BB4CA2">
        <w:noBreakHyphen/>
      </w:r>
      <w:r w:rsidR="00BB4CA2">
        <w:rPr>
          <w:noProof/>
        </w:rPr>
        <w:t>1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2" w:name="_Ref38160575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0</w:t>
      </w:r>
      <w:r w:rsidR="00581E32">
        <w:fldChar w:fldCharType="end"/>
      </w:r>
      <w:bookmarkEnd w:id="12"/>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BB4CA2" w:rsidRPr="00076E91">
        <w:t xml:space="preserve">Table </w:t>
      </w:r>
      <w:r w:rsidR="00BB4CA2">
        <w:rPr>
          <w:noProof/>
        </w:rPr>
        <w:t>A</w:t>
      </w:r>
      <w:r w:rsidR="00BB4CA2" w:rsidRPr="00076E91">
        <w:noBreakHyphen/>
      </w:r>
      <w:r w:rsidR="00BB4CA2">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40E41BA0"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 xml:space="preserve">the reciprocal best hit from both HMM and reverse BLAST search </w:t>
      </w:r>
      <w:r w:rsidRPr="005C4256">
        <w:rPr>
          <w:strike/>
          <w:szCs w:val="24"/>
          <w:highlight w:val="yellow"/>
        </w:rPr>
        <w:t xml:space="preserve">(with </w:t>
      </w:r>
      <w:r w:rsidRPr="005C4256">
        <w:rPr>
          <w:i/>
          <w:strike/>
          <w:szCs w:val="24"/>
          <w:highlight w:val="yellow"/>
        </w:rPr>
        <w:t>-checkCorothologsRef</w:t>
      </w:r>
      <w:r w:rsidRPr="005C4256">
        <w:rPr>
          <w:strike/>
          <w:szCs w:val="24"/>
          <w:highlight w:val="yellow"/>
        </w:rPr>
        <w:t xml:space="preserve">, </w:t>
      </w:r>
      <w:r w:rsidRPr="005C4256">
        <w:rPr>
          <w:i/>
          <w:strike/>
          <w:szCs w:val="24"/>
          <w:highlight w:val="yellow"/>
        </w:rPr>
        <w:t>-rbh</w:t>
      </w:r>
      <w:r w:rsidRPr="005C4256">
        <w:rPr>
          <w:strike/>
          <w:szCs w:val="24"/>
          <w:highlight w:val="yellow"/>
        </w:rPr>
        <w:t xml:space="preserve"> options and </w:t>
      </w:r>
      <w:r w:rsidRPr="005C4256">
        <w:rPr>
          <w:i/>
          <w:strike/>
          <w:szCs w:val="24"/>
          <w:highlight w:val="yellow"/>
        </w:rPr>
        <w:t>-hit_limit=5</w:t>
      </w:r>
      <w:r w:rsidRPr="005C4256">
        <w:rPr>
          <w:strike/>
          <w:szCs w:val="24"/>
          <w:highlight w:val="yellow"/>
        </w:rPr>
        <w:t>)</w:t>
      </w:r>
      <w:r w:rsidRPr="00076E91">
        <w:rPr>
          <w:szCs w:val="24"/>
        </w:rPr>
        <w:t xml:space="preserve">. F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006397EB" w14:textId="2DE89801" w:rsidR="006D12A5" w:rsidRPr="00076E91" w:rsidRDefault="004E0D5E" w:rsidP="008D799A">
      <w:pPr>
        <w:spacing w:after="0" w:line="360" w:lineRule="auto"/>
        <w:rPr>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46984600" w14:textId="07C7CA59" w:rsidR="006D12A5" w:rsidRPr="001A3E4F" w:rsidRDefault="006D12A5" w:rsidP="008D799A">
      <w:pPr>
        <w:spacing w:after="0" w:line="360" w:lineRule="auto"/>
        <w:rPr>
          <w:strike/>
          <w:szCs w:val="24"/>
        </w:rPr>
      </w:pPr>
      <w:r w:rsidRPr="001A3E4F">
        <w:rPr>
          <w:strike/>
          <w:szCs w:val="24"/>
          <w:highlight w:val="yellow"/>
        </w:rPr>
        <w:t>The ortholog search has been also performed with different parameters to find the best settings for HaMStR (</w:t>
      </w:r>
      <w:r w:rsidRPr="001A3E4F">
        <w:rPr>
          <w:i/>
          <w:strike/>
          <w:szCs w:val="24"/>
          <w:highlight w:val="yellow"/>
        </w:rPr>
        <w:t>-rbh</w:t>
      </w:r>
      <w:r w:rsidRPr="001A3E4F">
        <w:rPr>
          <w:strike/>
          <w:szCs w:val="24"/>
          <w:highlight w:val="yellow"/>
        </w:rPr>
        <w:t xml:space="preserve">, </w:t>
      </w:r>
      <w:r w:rsidRPr="001A3E4F">
        <w:rPr>
          <w:i/>
          <w:strike/>
          <w:szCs w:val="24"/>
          <w:highlight w:val="yellow"/>
        </w:rPr>
        <w:t>-checkCoorthologRef</w:t>
      </w:r>
      <w:r w:rsidRPr="001A3E4F">
        <w:rPr>
          <w:strike/>
          <w:szCs w:val="24"/>
          <w:highlight w:val="yellow"/>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28291B3E" w14:textId="77777777" w:rsidR="00B33C0E" w:rsidRDefault="00B33C0E" w:rsidP="008D799A">
      <w:pPr>
        <w:spacing w:after="0" w:line="360" w:lineRule="auto"/>
        <w:rPr>
          <w:szCs w:val="24"/>
        </w:rPr>
      </w:pPr>
      <w:bookmarkStart w:id="13" w:name="_GoBack"/>
      <w:bookmarkEnd w:id="13"/>
    </w:p>
    <w:p w14:paraId="3F1C5B2E" w14:textId="2A6385CD" w:rsidR="00814A0A" w:rsidRPr="00076E91" w:rsidRDefault="00814A0A" w:rsidP="008D799A">
      <w:pPr>
        <w:spacing w:after="0" w:line="360" w:lineRule="auto"/>
        <w:rPr>
          <w:szCs w:val="24"/>
        </w:rPr>
      </w:pPr>
      <w:r w:rsidRPr="00076E91">
        <w:rPr>
          <w:szCs w:val="24"/>
        </w:rPr>
        <w:t>Distribution of TFAS_KO</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B804513" w:rsidR="00814A0A" w:rsidRPr="00076E91" w:rsidRDefault="00814A0A" w:rsidP="008D799A">
      <w:pPr>
        <w:pStyle w:val="Caption"/>
        <w:spacing w:after="0" w:line="360" w:lineRule="auto"/>
      </w:pPr>
      <w:bookmarkStart w:id="14" w:name="_Ref37183818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1</w:t>
      </w:r>
      <w:r w:rsidR="00581E32">
        <w:fldChar w:fldCharType="end"/>
      </w:r>
      <w:bookmarkEnd w:id="14"/>
      <w:r w:rsidRPr="00076E91">
        <w:t>: Distribution of T</w:t>
      </w:r>
      <w:r w:rsidRPr="00076E91">
        <w:rPr>
          <w:vertAlign w:val="subscript"/>
        </w:rPr>
        <w:t>FAS_KO</w:t>
      </w:r>
      <w:r w:rsidRPr="00076E91">
        <w:t xml:space="preserve"> for 12,748 KO groups</w:t>
      </w:r>
    </w:p>
    <w:p w14:paraId="687C9283" w14:textId="77777777" w:rsidR="00814A0A" w:rsidRPr="00076E91" w:rsidRDefault="00814A0A" w:rsidP="008D799A">
      <w:pPr>
        <w:spacing w:after="0" w:line="360" w:lineRule="auto"/>
        <w:rPr>
          <w:szCs w:val="24"/>
        </w:rPr>
      </w:pPr>
      <w:r w:rsidRPr="00076E91">
        <w:rPr>
          <w:szCs w:val="24"/>
        </w:rPr>
        <w:fldChar w:fldCharType="begin"/>
      </w:r>
      <w:r w:rsidRPr="00076E91">
        <w:rPr>
          <w:szCs w:val="24"/>
        </w:rPr>
        <w:instrText xml:space="preserve"> REF _Ref371838184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1</w:t>
      </w:r>
      <w:r w:rsidRPr="00076E91">
        <w:rPr>
          <w:szCs w:val="24"/>
        </w:rPr>
        <w:fldChar w:fldCharType="end"/>
      </w:r>
      <w:r w:rsidRPr="00076E91">
        <w:rPr>
          <w:szCs w:val="24"/>
        </w:rPr>
        <w:t xml:space="preserve"> represents the distribution of all 12,748 T</w:t>
      </w:r>
      <w:r w:rsidRPr="00076E91">
        <w:rPr>
          <w:szCs w:val="24"/>
          <w:vertAlign w:val="subscript"/>
        </w:rPr>
        <w:t>FAS_KO</w:t>
      </w:r>
      <w:r w:rsidRPr="00076E91">
        <w:rPr>
          <w:szCs w:val="24"/>
        </w:rPr>
        <w:t xml:space="preserve"> values. 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w:t>
      </w:r>
      <w:proofErr w:type="gramStart"/>
      <w:r w:rsidRPr="00076E91">
        <w:rPr>
          <w:szCs w:val="24"/>
        </w:rPr>
        <w:t>The low T</w:t>
      </w:r>
      <w:r w:rsidRPr="00076E91">
        <w:rPr>
          <w:szCs w:val="24"/>
          <w:vertAlign w:val="subscript"/>
        </w:rPr>
        <w:t>FAS_KO</w:t>
      </w:r>
      <w:r w:rsidRPr="00076E91">
        <w:rPr>
          <w:szCs w:val="24"/>
        </w:rPr>
        <w:t xml:space="preserve"> values are caused mostly by the uninformative protein members</w:t>
      </w:r>
      <w:proofErr w:type="gramEnd"/>
      <w:r w:rsidRPr="00076E91">
        <w:rPr>
          <w:szCs w:val="24"/>
        </w:rPr>
        <w:t xml:space="preserve">.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2</w:t>
      </w:r>
      <w:r w:rsidRPr="00076E91">
        <w:rPr>
          <w:szCs w:val="24"/>
        </w:rPr>
        <w:fldChar w:fldCharType="end"/>
      </w:r>
      <w:r w:rsidRPr="00076E91">
        <w:rPr>
          <w:szCs w:val="24"/>
        </w:rPr>
        <w:t xml:space="preserve"> shows 2 examples, the FAS scores distribution of K00542, which represents low T</w:t>
      </w:r>
      <w:r w:rsidRPr="00076E91">
        <w:rPr>
          <w:szCs w:val="24"/>
          <w:vertAlign w:val="subscript"/>
        </w:rPr>
        <w:t>FAS_KO</w:t>
      </w:r>
      <w:r w:rsidRPr="00076E91">
        <w:rPr>
          <w:szCs w:val="24"/>
        </w:rPr>
        <w:t xml:space="preserve"> group, and K07888, which represents high T</w:t>
      </w:r>
      <w:r w:rsidRPr="00076E91">
        <w:rPr>
          <w:szCs w:val="24"/>
          <w:vertAlign w:val="subscript"/>
        </w:rPr>
        <w:t>FAS_KO</w:t>
      </w:r>
      <w:r w:rsidRPr="00076E91">
        <w:rPr>
          <w:szCs w:val="24"/>
        </w:rPr>
        <w:t xml:space="preserve"> group.</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5" w:name="_Ref33956453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2</w:t>
      </w:r>
      <w:r w:rsidR="00581E32">
        <w:fldChar w:fldCharType="end"/>
      </w:r>
      <w:bookmarkEnd w:id="15"/>
      <w:r w:rsidRPr="00076E91">
        <w:t>: FAS score density of KO group K00542 (left) and K07888 (right)</w:t>
      </w:r>
    </w:p>
    <w:p w14:paraId="1E62C508" w14:textId="77777777"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has on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1C258A6" w14:textId="48F7FA2D" w:rsidR="006D12A5" w:rsidRPr="00076E91" w:rsidRDefault="006D12A5" w:rsidP="008D799A">
      <w:pPr>
        <w:spacing w:after="0" w:line="360" w:lineRule="auto"/>
        <w:rPr>
          <w:szCs w:val="24"/>
        </w:rPr>
      </w:pPr>
      <w:r w:rsidRPr="00076E91">
        <w:rPr>
          <w:szCs w:val="24"/>
        </w:rPr>
        <w:t>3457 KO-annotated yeast proteins</w:t>
      </w:r>
    </w:p>
    <w:p w14:paraId="6C45743A" w14:textId="77777777" w:rsidR="006D12A5" w:rsidRPr="00076E91" w:rsidRDefault="006D12A5" w:rsidP="008D799A">
      <w:pPr>
        <w:spacing w:after="0" w:line="360" w:lineRule="auto"/>
        <w:rPr>
          <w:szCs w:val="24"/>
        </w:rPr>
      </w:pPr>
      <w:r w:rsidRPr="00076E91">
        <w:rPr>
          <w:szCs w:val="24"/>
        </w:rPr>
        <w:t xml:space="preserve">With this data set, we tried to evaluate the accuracy of HamFAS in comparison to KAAS and BlastKOALA by calculating the recall, precision and F1 score. </w:t>
      </w:r>
    </w:p>
    <w:p w14:paraId="3F88B3C8" w14:textId="77777777" w:rsidR="006D12A5" w:rsidRPr="00076E91" w:rsidRDefault="006D12A5" w:rsidP="008D799A">
      <w:pPr>
        <w:spacing w:after="0" w:line="360" w:lineRule="auto"/>
        <w:rPr>
          <w:szCs w:val="24"/>
        </w:rPr>
      </w:pPr>
      <w:proofErr w:type="gramStart"/>
      <w:r w:rsidRPr="00076E91">
        <w:rPr>
          <w:szCs w:val="24"/>
        </w:rPr>
        <w:t>recall</w:t>
      </w:r>
      <w:proofErr w:type="gramEnd"/>
      <w:r w:rsidRPr="00076E91">
        <w:rPr>
          <w:szCs w:val="24"/>
        </w:rPr>
        <w:t xml:space="preserve"> = TP / (TP + FN)</w:t>
      </w:r>
    </w:p>
    <w:p w14:paraId="7A65C9E8" w14:textId="77777777" w:rsidR="006D12A5" w:rsidRPr="00076E91" w:rsidRDefault="006D12A5" w:rsidP="008D799A">
      <w:pPr>
        <w:spacing w:after="0" w:line="360" w:lineRule="auto"/>
        <w:rPr>
          <w:szCs w:val="24"/>
        </w:rPr>
      </w:pPr>
      <w:proofErr w:type="gramStart"/>
      <w:r w:rsidRPr="00076E91">
        <w:rPr>
          <w:szCs w:val="24"/>
        </w:rPr>
        <w:t>precision</w:t>
      </w:r>
      <w:proofErr w:type="gramEnd"/>
      <w:r w:rsidRPr="00076E91">
        <w:rPr>
          <w:szCs w:val="24"/>
        </w:rPr>
        <w:t xml:space="preserve">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77777777" w:rsidR="006D12A5" w:rsidRPr="00076E91" w:rsidRDefault="006D12A5" w:rsidP="008D799A">
      <w:pPr>
        <w:spacing w:after="0" w:line="360" w:lineRule="auto"/>
        <w:rPr>
          <w:szCs w:val="24"/>
        </w:rPr>
      </w:pP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2</w:t>
      </w:r>
      <w:r w:rsidRPr="00076E91">
        <w:rPr>
          <w:szCs w:val="24"/>
        </w:rPr>
        <w:fldChar w:fldCharType="end"/>
      </w:r>
      <w:r w:rsidRPr="00076E91">
        <w:rPr>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441A8881" w:rsidR="006D12A5" w:rsidRPr="00076E91" w:rsidRDefault="006D12A5" w:rsidP="008D799A">
      <w:pPr>
        <w:pStyle w:val="Caption"/>
        <w:keepNext/>
        <w:spacing w:after="0" w:line="360" w:lineRule="auto"/>
      </w:pPr>
      <w:bookmarkStart w:id="16" w:name="_Ref371839426"/>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4</w:t>
      </w:r>
      <w:r w:rsidR="00F53DBF">
        <w:fldChar w:fldCharType="end"/>
      </w:r>
      <w:bookmarkEnd w:id="16"/>
      <w:r w:rsidR="001054B0" w:rsidRPr="00076E91">
        <w:t>:</w:t>
      </w:r>
      <w:r w:rsidRPr="00076E9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076E9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076E91" w:rsidRDefault="006D12A5" w:rsidP="008D799A">
            <w:pPr>
              <w:spacing w:after="0" w:line="360" w:lineRule="auto"/>
              <w:ind w:hanging="338"/>
              <w:rPr>
                <w:rFonts w:cs="Times New Roman"/>
                <w:szCs w:val="24"/>
              </w:rPr>
            </w:pPr>
            <w:proofErr w:type="gramStart"/>
            <w:r w:rsidRPr="00076E91">
              <w:rPr>
                <w:rFonts w:cs="Times New Roman"/>
                <w:b/>
                <w:bCs/>
                <w:color w:val="A2A2A2"/>
                <w:szCs w:val="24"/>
              </w:rPr>
              <w:t>supported</w:t>
            </w:r>
            <w:proofErr w:type="gramEnd"/>
            <w:r w:rsidRPr="00076E91">
              <w:rPr>
                <w:rFonts w:cs="Times New Roman"/>
                <w:b/>
                <w:bCs/>
                <w:color w:val="A2A2A2"/>
                <w:szCs w:val="24"/>
              </w:rPr>
              <w:t>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w:t>
            </w:r>
          </w:p>
        </w:tc>
      </w:tr>
      <w:tr w:rsidR="006D12A5" w:rsidRPr="00076E9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31</w:t>
            </w:r>
          </w:p>
        </w:tc>
      </w:tr>
      <w:tr w:rsidR="006D12A5" w:rsidRPr="00076E9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84</w:t>
            </w:r>
          </w:p>
        </w:tc>
      </w:tr>
      <w:tr w:rsidR="006D12A5" w:rsidRPr="00076E9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57</w:t>
            </w:r>
          </w:p>
        </w:tc>
      </w:tr>
    </w:tbl>
    <w:p w14:paraId="69FB5C3D" w14:textId="77777777" w:rsidR="006D12A5" w:rsidRPr="00076E91" w:rsidRDefault="006D12A5" w:rsidP="008D799A">
      <w:pPr>
        <w:spacing w:after="0" w:line="360" w:lineRule="auto"/>
        <w:rPr>
          <w:szCs w:val="24"/>
        </w:rPr>
      </w:pPr>
    </w:p>
    <w:p w14:paraId="6B0E8E90" w14:textId="77777777" w:rsidR="006D12A5" w:rsidRPr="00076E91" w:rsidRDefault="006D12A5" w:rsidP="008D799A">
      <w:pPr>
        <w:spacing w:after="0" w:line="360" w:lineRule="auto"/>
        <w:rPr>
          <w:szCs w:val="24"/>
        </w:rPr>
      </w:pPr>
      <w:r w:rsidRPr="00076E91">
        <w:rPr>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2</w:t>
      </w:r>
      <w:r w:rsidRPr="00076E91">
        <w:rPr>
          <w:szCs w:val="24"/>
        </w:rPr>
        <w:fldChar w:fldCharType="end"/>
      </w:r>
      <w:r w:rsidRPr="00076E91">
        <w:rPr>
          <w:szCs w:val="24"/>
        </w:rPr>
        <w:t xml:space="preserve">). FAS scores of unsupported orthologs are slightly smaller than the ones of supported orthologs, with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7" w:name="_Ref37184032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3</w:t>
      </w:r>
      <w:r w:rsidR="00581E32">
        <w:fldChar w:fldCharType="end"/>
      </w:r>
      <w:bookmarkEnd w:id="17"/>
      <w:r w:rsidR="001054B0" w:rsidRPr="00076E91">
        <w:t>:</w:t>
      </w:r>
      <w:r w:rsidRPr="00076E91">
        <w:t xml:space="preserve"> FAS score distribution of all HamFAS orthologs, only supported orthologs and unsupported orthologs</w:t>
      </w:r>
    </w:p>
    <w:p w14:paraId="57C3F04A" w14:textId="77777777" w:rsidR="006D12A5" w:rsidRPr="00076E91" w:rsidRDefault="006D12A5" w:rsidP="008D799A">
      <w:pPr>
        <w:spacing w:after="0" w:line="360" w:lineRule="auto"/>
        <w:rPr>
          <w:szCs w:val="24"/>
        </w:rPr>
      </w:pPr>
      <w:r w:rsidRPr="00076E91">
        <w:rPr>
          <w:szCs w:val="24"/>
        </w:rPr>
        <w:t>For a more detailed comparison between 3 approaches, we compare the fractions of proteins annotated by HamFAS, BlastKOALA and KAAS. 85,6% of the seed proteins has been annotated by all 3 approaches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4</w:t>
      </w:r>
      <w:r w:rsidRPr="00076E91">
        <w:rPr>
          <w:szCs w:val="24"/>
        </w:rPr>
        <w:fldChar w:fldCharType="end"/>
      </w:r>
      <w:r w:rsidRPr="00076E91">
        <w:rPr>
          <w:szCs w:val="24"/>
        </w:rPr>
        <w:t>).</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8" w:name="_Ref37184069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4</w:t>
      </w:r>
      <w:r w:rsidR="00581E32">
        <w:fldChar w:fldCharType="end"/>
      </w:r>
      <w:bookmarkEnd w:id="18"/>
      <w:r w:rsidR="001054B0" w:rsidRPr="00076E91">
        <w:t>:</w:t>
      </w:r>
      <w:r w:rsidRPr="00076E91">
        <w:t xml:space="preserve"> Fraction of proteins annotated by HamFAS, BlastKOALA and KAAS</w:t>
      </w:r>
    </w:p>
    <w:p w14:paraId="152B5C5D" w14:textId="77777777" w:rsidR="006D12A5" w:rsidRPr="00076E91" w:rsidRDefault="006D12A5" w:rsidP="008D799A">
      <w:pPr>
        <w:spacing w:after="0" w:line="360" w:lineRule="auto"/>
        <w:rPr>
          <w:szCs w:val="24"/>
        </w:rPr>
      </w:pPr>
      <w:r w:rsidRPr="00076E91">
        <w:rPr>
          <w:szCs w:val="24"/>
        </w:rPr>
        <w:t xml:space="preserve">There is a small difference between the KEGG identifiers annotated by each approach, which is shown in </w:t>
      </w:r>
      <w:r w:rsidRPr="00076E91">
        <w:rPr>
          <w:szCs w:val="24"/>
        </w:rPr>
        <w:fldChar w:fldCharType="begin"/>
      </w:r>
      <w:r w:rsidRPr="00076E91">
        <w:rPr>
          <w:szCs w:val="24"/>
        </w:rPr>
        <w:instrText xml:space="preserve"> REF _Ref371840839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3</w:t>
      </w:r>
      <w:r w:rsidRPr="00076E91">
        <w:rPr>
          <w:szCs w:val="24"/>
        </w:rPr>
        <w:fldChar w:fldCharType="end"/>
      </w:r>
      <w:r w:rsidRPr="00076E91">
        <w:rPr>
          <w:szCs w:val="24"/>
        </w:rPr>
        <w:t xml:space="preserve"> below.</w:t>
      </w:r>
    </w:p>
    <w:p w14:paraId="3B8307B2" w14:textId="76150566" w:rsidR="006D12A5" w:rsidRPr="00076E91" w:rsidRDefault="006D12A5" w:rsidP="008D799A">
      <w:pPr>
        <w:pStyle w:val="Caption"/>
        <w:keepNext/>
        <w:spacing w:after="0" w:line="360" w:lineRule="auto"/>
      </w:pPr>
      <w:bookmarkStart w:id="19" w:name="_Ref371840839"/>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5</w:t>
      </w:r>
      <w:r w:rsidR="00F53DBF">
        <w:fldChar w:fldCharType="end"/>
      </w:r>
      <w:bookmarkEnd w:id="19"/>
      <w:r w:rsidR="0034446C" w:rsidRPr="00076E91">
        <w:t>:</w:t>
      </w:r>
      <w:r w:rsidRPr="00076E91">
        <w:t xml:space="preserve"> Compare KEGG identifiers annotated by HamFAS, BlastKOALA and KAAS. </w:t>
      </w:r>
      <w:proofErr w:type="gramStart"/>
      <w:r w:rsidRPr="00076E91">
        <w:t>Number in parentheses are</w:t>
      </w:r>
      <w:proofErr w:type="gramEnd"/>
      <w:r w:rsidRPr="00076E91">
        <w:t xml:space="preserv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076E9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w:t>
            </w:r>
          </w:p>
          <w:p w14:paraId="25E2C122"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 +</w:t>
            </w:r>
          </w:p>
          <w:p w14:paraId="2B27DE1B"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r>
      <w:tr w:rsidR="006D12A5" w:rsidRPr="00076E9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076E91" w:rsidRDefault="006D12A5" w:rsidP="008D799A">
            <w:pPr>
              <w:spacing w:after="0" w:line="360" w:lineRule="auto"/>
              <w:ind w:hanging="338"/>
              <w:rPr>
                <w:rFonts w:cs="Times New Roman"/>
                <w:szCs w:val="24"/>
              </w:rPr>
            </w:pPr>
            <w:r w:rsidRPr="00076E91">
              <w:rPr>
                <w:rFonts w:cs="Times New Roman"/>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8</w:t>
            </w:r>
          </w:p>
        </w:tc>
      </w:tr>
      <w:tr w:rsidR="006D12A5" w:rsidRPr="00076E9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076E91" w:rsidRDefault="006D12A5" w:rsidP="008D799A">
            <w:pPr>
              <w:spacing w:after="0" w:line="360" w:lineRule="auto"/>
              <w:ind w:hanging="338"/>
              <w:rPr>
                <w:rFonts w:cs="Times New Roman"/>
                <w:szCs w:val="24"/>
              </w:rPr>
            </w:pPr>
            <w:r w:rsidRPr="00076E91">
              <w:rPr>
                <w:rFonts w:cs="Times New Roman"/>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9 (6)</w:t>
            </w:r>
          </w:p>
        </w:tc>
      </w:tr>
      <w:tr w:rsidR="006D12A5" w:rsidRPr="00076E9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17</w:t>
            </w:r>
          </w:p>
        </w:tc>
      </w:tr>
    </w:tbl>
    <w:p w14:paraId="581DCCC2" w14:textId="77777777"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076E91" w:rsidRDefault="006D12A5" w:rsidP="008D799A">
      <w:pPr>
        <w:spacing w:after="0" w:line="360" w:lineRule="auto"/>
        <w:rPr>
          <w:szCs w:val="24"/>
        </w:rPr>
      </w:pPr>
      <w:r w:rsidRPr="00076E91">
        <w:rPr>
          <w:szCs w:val="24"/>
        </w:rPr>
        <w:t xml:space="preserve">Some examples of synonymous KOs: </w:t>
      </w:r>
    </w:p>
    <w:p w14:paraId="15F5363F" w14:textId="77777777" w:rsidR="006D12A5" w:rsidRPr="00076E91" w:rsidRDefault="006D12A5" w:rsidP="008D799A">
      <w:pPr>
        <w:numPr>
          <w:ilvl w:val="0"/>
          <w:numId w:val="24"/>
        </w:numPr>
        <w:spacing w:after="0" w:line="360" w:lineRule="auto"/>
        <w:ind w:left="0"/>
        <w:rPr>
          <w:szCs w:val="24"/>
        </w:rPr>
      </w:pPr>
      <w:r w:rsidRPr="00076E91">
        <w:rPr>
          <w:szCs w:val="24"/>
        </w:rPr>
        <w:t>1 KO is very general described (putative ABC transport system ATP-binding protein) while the other is specific (phospholipid/cholesterol/gamma-HCH transport system ATP-binding protein).</w:t>
      </w:r>
    </w:p>
    <w:p w14:paraId="7B2ECDAC" w14:textId="77777777" w:rsidR="006D12A5" w:rsidRPr="00076E91" w:rsidRDefault="006D12A5" w:rsidP="008D799A">
      <w:pPr>
        <w:numPr>
          <w:ilvl w:val="0"/>
          <w:numId w:val="24"/>
        </w:numPr>
        <w:spacing w:after="0" w:line="360" w:lineRule="auto"/>
        <w:ind w:left="0"/>
        <w:rPr>
          <w:szCs w:val="24"/>
        </w:rPr>
      </w:pPr>
      <w:r w:rsidRPr="00076E91">
        <w:rPr>
          <w:szCs w:val="24"/>
        </w:rPr>
        <w:t>Synonym/Alternative name: "septin" and "sporulation-regulated protein 3" (also septin)</w:t>
      </w:r>
      <w:proofErr w:type="gramStart"/>
      <w:r w:rsidRPr="00076E91">
        <w:rPr>
          <w:szCs w:val="24"/>
        </w:rPr>
        <w:t>;</w:t>
      </w:r>
      <w:proofErr w:type="gramEnd"/>
      <w:r w:rsidRPr="00076E91">
        <w:rPr>
          <w:szCs w:val="24"/>
        </w:rPr>
        <w:t xml:space="preserve"> or "tristetraprolin" (ZFP36) and "butyrate response factor 1" (ZFP36L1).</w:t>
      </w:r>
    </w:p>
    <w:p w14:paraId="4D9547EE" w14:textId="77777777" w:rsidR="006D12A5" w:rsidRPr="00076E91" w:rsidRDefault="006D12A5" w:rsidP="008D799A">
      <w:pPr>
        <w:numPr>
          <w:ilvl w:val="0"/>
          <w:numId w:val="24"/>
        </w:numPr>
        <w:spacing w:after="0" w:line="360" w:lineRule="auto"/>
        <w:ind w:left="0"/>
        <w:rPr>
          <w:szCs w:val="24"/>
        </w:rPr>
      </w:pPr>
      <w:r w:rsidRPr="00076E91">
        <w:rPr>
          <w:szCs w:val="24"/>
        </w:rPr>
        <w:t>Involved in the same process: "cleavage stimulation factor subunit 2" and "polyadenylate-binding protein 2" are involved in 3-end formation of pre-mRNAs</w:t>
      </w:r>
    </w:p>
    <w:p w14:paraId="48EA0B7B" w14:textId="09A6C48B" w:rsidR="006D12A5" w:rsidRPr="00076E91" w:rsidRDefault="006D12A5" w:rsidP="008D799A">
      <w:pPr>
        <w:spacing w:after="0" w:line="360" w:lineRule="auto"/>
        <w:rPr>
          <w:szCs w:val="24"/>
        </w:rPr>
      </w:pPr>
      <w:r w:rsidRPr="00076E91">
        <w:rPr>
          <w:szCs w:val="24"/>
        </w:rPr>
        <w:t>3158 un-annotated yeast proteins</w:t>
      </w:r>
    </w:p>
    <w:p w14:paraId="7A90A6F0" w14:textId="77777777" w:rsidR="006D12A5" w:rsidRPr="00076E91" w:rsidRDefault="006D12A5" w:rsidP="008D799A">
      <w:pPr>
        <w:spacing w:after="0" w:line="360" w:lineRule="auto"/>
        <w:rPr>
          <w:szCs w:val="24"/>
        </w:rPr>
      </w:pPr>
      <w:r w:rsidRPr="00076E91">
        <w:rPr>
          <w:szCs w:val="24"/>
        </w:rPr>
        <w:t xml:space="preserve">HamFAS could annotate 257 proteins, in which 164 proteins are HamFAS specific (HamFAS-only annotated proteins) (see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5</w:t>
      </w:r>
      <w:r w:rsidRPr="00076E91">
        <w:rPr>
          <w:szCs w:val="24"/>
        </w:rPr>
        <w:fldChar w:fldCharType="end"/>
      </w:r>
      <w:r w:rsidRPr="00076E91">
        <w:rPr>
          <w:szCs w:val="24"/>
        </w:rPr>
        <w:t>). In comparison to 150 and 116 annotated proteins from KAAS and BlastKOALA, HamFAS has annotated more proteins than BlastKOALA and KAAS (257 proteins versus 116 and 150 proteins, respectively)</w:t>
      </w:r>
      <w:r w:rsidRPr="00076E91">
        <w:rPr>
          <w:strike/>
          <w:szCs w:val="24"/>
        </w:rPr>
        <w:t>.</w:t>
      </w:r>
      <w:r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20" w:name="_Ref37184135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5</w:t>
      </w:r>
      <w:r w:rsidR="00581E32">
        <w:fldChar w:fldCharType="end"/>
      </w:r>
      <w:bookmarkEnd w:id="20"/>
      <w:r w:rsidRPr="00076E91">
        <w:t>: Fraction of proteins annotated by HamFAS, BlastKOALA and KAAS</w:t>
      </w:r>
    </w:p>
    <w:p w14:paraId="04E61455" w14:textId="1BE4656F" w:rsidR="006D12A5" w:rsidRPr="00076E91" w:rsidRDefault="006D12A5" w:rsidP="008D799A">
      <w:pPr>
        <w:spacing w:after="0" w:line="360" w:lineRule="auto"/>
        <w:rPr>
          <w:szCs w:val="24"/>
        </w:rPr>
      </w:pPr>
      <w:r w:rsidRPr="00076E91">
        <w:rPr>
          <w:szCs w:val="24"/>
        </w:rPr>
        <w:t>Here the interesting part is the HamFAS-only proteins. So what are the differences of those proteins in comparison to others?</w:t>
      </w:r>
    </w:p>
    <w:p w14:paraId="05D7CAE6" w14:textId="77777777" w:rsidR="006F071A" w:rsidRDefault="006F071A"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5C1A3C1" w:rsidR="006D12A5"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40D27A0C" w:rsidR="006D12A5" w:rsidRPr="00076E91" w:rsidRDefault="00FD43E0" w:rsidP="008D799A">
      <w:pPr>
        <w:spacing w:after="0" w:line="360" w:lineRule="auto"/>
        <w:rPr>
          <w:szCs w:val="24"/>
        </w:rPr>
      </w:pPr>
      <w:r w:rsidRPr="00076E91">
        <w:rPr>
          <w:szCs w:val="24"/>
        </w:rPr>
        <w:t>Beside the best specificity, HamFAS also shows the highest sensitivity in comparison to BlastKOALA and KAAS with the highest number of proteins that could be annotated.</w:t>
      </w:r>
    </w:p>
    <w:p w14:paraId="47847D94" w14:textId="0022F18D" w:rsidR="00FD43E0" w:rsidRPr="00076E91" w:rsidRDefault="00FD43E0" w:rsidP="008D799A">
      <w:pPr>
        <w:spacing w:after="0" w:line="360" w:lineRule="auto"/>
        <w:rPr>
          <w:szCs w:val="24"/>
        </w:rPr>
      </w:pPr>
      <w:r w:rsidRPr="00076E91">
        <w:rPr>
          <w:szCs w:val="24"/>
        </w:rPr>
        <w:t>Was HaMStR so inclusive to include many false positive orthologs?</w:t>
      </w:r>
    </w:p>
    <w:p w14:paraId="57995A0E" w14:textId="778C5FC9" w:rsidR="00FD43E0" w:rsidRPr="00076E91" w:rsidRDefault="00FD43E0" w:rsidP="008D799A">
      <w:pPr>
        <w:spacing w:after="0" w:line="360" w:lineRule="auto"/>
        <w:rPr>
          <w:szCs w:val="24"/>
        </w:rPr>
      </w:pPr>
      <w:r w:rsidRPr="00076E91">
        <w:rPr>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076E91" w:rsidRDefault="00FD43E0" w:rsidP="008D799A">
      <w:pPr>
        <w:spacing w:after="0" w:line="360" w:lineRule="auto"/>
        <w:rPr>
          <w:szCs w:val="24"/>
        </w:rPr>
      </w:pPr>
      <w:r w:rsidRPr="00076E91">
        <w:rPr>
          <w:szCs w:val="24"/>
        </w:rPr>
        <w:t>Are HamFAS-only proteins short and uninformative?</w:t>
      </w:r>
    </w:p>
    <w:p w14:paraId="7C540746" w14:textId="77777777" w:rsidR="00FD43E0" w:rsidRPr="00076E91" w:rsidRDefault="00FD43E0" w:rsidP="008D799A">
      <w:pPr>
        <w:spacing w:after="0" w:line="360" w:lineRule="auto"/>
        <w:rPr>
          <w:szCs w:val="24"/>
        </w:rPr>
      </w:pPr>
      <w:r w:rsidRPr="00076E91">
        <w:rPr>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21" w:name="_Ref37184242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6</w:t>
      </w:r>
      <w:r w:rsidR="00581E32">
        <w:fldChar w:fldCharType="end"/>
      </w:r>
      <w:bookmarkEnd w:id="21"/>
      <w:r w:rsidRPr="00076E91">
        <w:t>: Length distribution of HamFAS-only proteins and others</w:t>
      </w:r>
    </w:p>
    <w:p w14:paraId="290DC63C" w14:textId="77777777"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7</w:t>
      </w:r>
      <w:r w:rsidRPr="00076E91">
        <w:rPr>
          <w:szCs w:val="24"/>
        </w:rPr>
        <w:fldChar w:fldCharType="end"/>
      </w:r>
      <w:r w:rsidRPr="00076E91">
        <w:rPr>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2" w:name="_Ref37184242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7</w:t>
      </w:r>
      <w:r w:rsidR="00581E32">
        <w:fldChar w:fldCharType="end"/>
      </w:r>
      <w:bookmarkEnd w:id="22"/>
      <w:r w:rsidRPr="00076E91">
        <w:t>: Number of Pfam domains distribution of HamFAS-only proteins and others</w:t>
      </w:r>
    </w:p>
    <w:p w14:paraId="3EFFEDF3" w14:textId="45EF6EE7" w:rsidR="00FD43E0" w:rsidRPr="00076E91" w:rsidRDefault="00FD43E0" w:rsidP="008D799A">
      <w:pPr>
        <w:spacing w:after="0" w:line="360" w:lineRule="auto"/>
        <w:rPr>
          <w:szCs w:val="24"/>
        </w:rPr>
      </w:pPr>
      <w:r w:rsidRPr="00076E91">
        <w:rPr>
          <w:szCs w:val="24"/>
        </w:rPr>
        <w:t xml:space="preserve">The distribution of FAS scores of all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BB4CA2" w:rsidRPr="00076E91">
        <w:t xml:space="preserve">Figure </w:t>
      </w:r>
      <w:r w:rsidR="00BB4CA2">
        <w:rPr>
          <w:noProof/>
        </w:rPr>
        <w:t>A</w:t>
      </w:r>
      <w:r w:rsidR="00BB4CA2">
        <w:noBreakHyphen/>
      </w:r>
      <w:r w:rsidR="00BB4CA2">
        <w:rPr>
          <w:noProof/>
        </w:rPr>
        <w:t>18</w:t>
      </w:r>
      <w:r w:rsidR="0034446C" w:rsidRPr="00076E91">
        <w:rPr>
          <w:szCs w:val="24"/>
        </w:rPr>
        <w:fldChar w:fldCharType="end"/>
      </w:r>
      <w:r w:rsidR="0034446C" w:rsidRPr="00076E91">
        <w:rPr>
          <w:szCs w:val="24"/>
        </w:rPr>
        <w:t xml:space="preserve"> </w:t>
      </w:r>
      <w:r w:rsidRPr="00076E91">
        <w:rPr>
          <w:szCs w:val="24"/>
        </w:rPr>
        <w:t>also confirms the rich domain annotations of HamFAS-only proteins.</w:t>
      </w: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3" w:name="_Ref38160763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8</w:t>
      </w:r>
      <w:r w:rsidR="00581E32">
        <w:fldChar w:fldCharType="end"/>
      </w:r>
      <w:bookmarkEnd w:id="23"/>
      <w:r w:rsidRPr="00076E91">
        <w:t>: FAS score distribution of all HamFAS orthologs and HamFAS-only orthologs</w:t>
      </w:r>
    </w:p>
    <w:p w14:paraId="590DE18F" w14:textId="009F4B9C" w:rsidR="00FD43E0" w:rsidRPr="00076E91" w:rsidRDefault="00FD43E0" w:rsidP="008D799A">
      <w:pPr>
        <w:spacing w:after="0" w:line="360" w:lineRule="auto"/>
        <w:rPr>
          <w:szCs w:val="24"/>
        </w:rPr>
      </w:pPr>
      <w:r w:rsidRPr="00076E91">
        <w:rPr>
          <w:szCs w:val="24"/>
        </w:rPr>
        <w:t>How different are the phylogenetic profile of KO-annotated proteins and un-annotated protein?</w:t>
      </w:r>
    </w:p>
    <w:p w14:paraId="033928CE" w14:textId="77777777" w:rsidR="00FD43E0" w:rsidRPr="00076E91" w:rsidRDefault="00FD43E0" w:rsidP="008D799A">
      <w:pPr>
        <w:spacing w:after="0" w:line="360" w:lineRule="auto"/>
        <w:rPr>
          <w:b/>
          <w:bCs/>
          <w:i/>
          <w:iCs/>
          <w:color w:val="4F81BD" w:themeColor="accent1"/>
          <w:szCs w:val="24"/>
        </w:rPr>
      </w:pPr>
      <w:r w:rsidRPr="00076E91">
        <w:rPr>
          <w:rFonts w:cs="Helvetica"/>
          <w:noProof/>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8FA7EC" w:rsidR="00FD43E0" w:rsidRPr="00076E91" w:rsidRDefault="00FD43E0" w:rsidP="008D799A">
      <w:pPr>
        <w:pStyle w:val="Caption"/>
        <w:spacing w:after="0" w:line="360" w:lineRule="auto"/>
      </w:pPr>
      <w:bookmarkStart w:id="24" w:name="_Ref37424692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9</w:t>
      </w:r>
      <w:r w:rsidR="00581E32">
        <w:fldChar w:fldCharType="end"/>
      </w:r>
      <w:bookmarkEnd w:id="24"/>
      <w:r w:rsidRPr="00076E91">
        <w:t>: Phylogenetic profile of KO-annotated proteins</w:t>
      </w:r>
    </w:p>
    <w:p w14:paraId="0323F85A" w14:textId="77777777" w:rsidR="00FD43E0" w:rsidRPr="00076E91" w:rsidRDefault="00FD43E0" w:rsidP="008D799A">
      <w:pPr>
        <w:keepNext/>
        <w:spacing w:after="0" w:line="360" w:lineRule="auto"/>
        <w:rPr>
          <w:szCs w:val="24"/>
        </w:rPr>
      </w:pPr>
      <w:r w:rsidRPr="00076E91">
        <w:rPr>
          <w:rFonts w:cs="Helvetica"/>
          <w:noProof/>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5E0D0738" w:rsidR="00FD43E0" w:rsidRPr="00076E91" w:rsidRDefault="00FD43E0" w:rsidP="008D799A">
      <w:pPr>
        <w:pStyle w:val="Caption"/>
        <w:spacing w:after="0" w:line="360" w:lineRule="auto"/>
      </w:pPr>
      <w:bookmarkStart w:id="25" w:name="_Ref37424693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0</w:t>
      </w:r>
      <w:r w:rsidR="00581E32">
        <w:fldChar w:fldCharType="end"/>
      </w:r>
      <w:bookmarkEnd w:id="25"/>
      <w:r w:rsidRPr="00076E91">
        <w:t>: Phylogenetic profile of un-annotated proteins</w:t>
      </w:r>
    </w:p>
    <w:p w14:paraId="7A24443C" w14:textId="2EE2B1EE"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9</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0</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1</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BB4CA2">
        <w:rPr>
          <w:b/>
          <w:szCs w:val="24"/>
        </w:rPr>
        <w:t xml:space="preserve">Error! </w:t>
      </w:r>
      <w:proofErr w:type="gramStart"/>
      <w:r w:rsidR="00BB4CA2">
        <w:rPr>
          <w:b/>
          <w:szCs w:val="24"/>
        </w:rPr>
        <w:t>Reference source not found.</w:t>
      </w:r>
      <w:r w:rsidRPr="00076E91">
        <w:rPr>
          <w:szCs w:val="24"/>
        </w:rPr>
        <w:fldChar w:fldCharType="end"/>
      </w:r>
      <w:r w:rsidRPr="00076E91">
        <w:rPr>
          <w:szCs w:val="24"/>
        </w:rPr>
        <w:t>).</w:t>
      </w:r>
      <w:proofErr w:type="gramEnd"/>
    </w:p>
    <w:p w14:paraId="78735C6F"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56160642" w:rsidR="00FD43E0" w:rsidRPr="00076E91" w:rsidRDefault="00FD43E0" w:rsidP="008D799A">
      <w:pPr>
        <w:pStyle w:val="Caption"/>
        <w:spacing w:after="0" w:line="360" w:lineRule="auto"/>
      </w:pPr>
      <w:bookmarkStart w:id="26" w:name="_Ref374261250"/>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1</w:t>
      </w:r>
      <w:r w:rsidR="00581E32">
        <w:fldChar w:fldCharType="end"/>
      </w:r>
      <w:bookmarkEnd w:id="26"/>
      <w:r w:rsidRPr="00076E91">
        <w:t>: Distribution of number of orthologs for KO-annotated, un-annotated and HamFAS-only protein set</w:t>
      </w:r>
    </w:p>
    <w:p w14:paraId="4D5F672C" w14:textId="2EBE1497" w:rsidR="00FD43E0" w:rsidRPr="00076E91" w:rsidRDefault="008F5818" w:rsidP="008D799A">
      <w:pPr>
        <w:spacing w:after="0" w:line="360" w:lineRule="auto"/>
        <w:rPr>
          <w:szCs w:val="24"/>
        </w:rPr>
      </w:pPr>
      <w:r w:rsidRPr="00076E91">
        <w:rPr>
          <w:szCs w:val="24"/>
        </w:rPr>
        <w:t>Do the annotations of HamFAS-only proteins come from distantly related species?</w:t>
      </w:r>
    </w:p>
    <w:p w14:paraId="5353F862" w14:textId="77777777" w:rsidR="008F5818" w:rsidRPr="00076E91" w:rsidRDefault="008F5818" w:rsidP="008D799A">
      <w:pPr>
        <w:spacing w:after="0" w:line="360" w:lineRule="auto"/>
        <w:rPr>
          <w:szCs w:val="24"/>
        </w:rPr>
      </w:pPr>
      <w:r w:rsidRPr="00076E91">
        <w:rPr>
          <w:szCs w:val="24"/>
        </w:rPr>
        <w:t>We checked for the origin of the annotations (i.e. the origin of reference orthologs) for all un-annotated proteins and compared with annotated set (</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2</w:t>
      </w:r>
      <w:r w:rsidRPr="00076E91">
        <w:rPr>
          <w:szCs w:val="24"/>
        </w:rPr>
        <w:fldChar w:fldCharType="end"/>
      </w:r>
      <w:r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255C38F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C0A4E46" w14:textId="6B4DD8EA" w:rsidR="008F5818" w:rsidRPr="00076E91" w:rsidRDefault="008F5818" w:rsidP="008D799A">
      <w:pPr>
        <w:pStyle w:val="Caption"/>
        <w:spacing w:after="0" w:line="360" w:lineRule="auto"/>
      </w:pPr>
      <w:bookmarkStart w:id="27" w:name="_Ref37425029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2</w:t>
      </w:r>
      <w:r w:rsidR="00581E32">
        <w:fldChar w:fldCharType="end"/>
      </w:r>
      <w:bookmarkEnd w:id="27"/>
      <w:r w:rsidRPr="00076E91">
        <w:t>: Origin of KO-annotations for annotated, un-annotated proteins and HamFAS-only proteins of un-annotated set</w:t>
      </w:r>
    </w:p>
    <w:p w14:paraId="3269C998" w14:textId="77777777" w:rsidR="008F5818" w:rsidRPr="00076E91" w:rsidRDefault="008F5818" w:rsidP="008D799A">
      <w:pPr>
        <w:spacing w:after="0" w:line="360" w:lineRule="auto"/>
        <w:rPr>
          <w:szCs w:val="24"/>
        </w:rPr>
      </w:pPr>
      <w:r w:rsidRPr="00076E91">
        <w:rPr>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076E91" w:rsidRDefault="008F5818" w:rsidP="008D799A">
      <w:pPr>
        <w:spacing w:after="0" w:line="360" w:lineRule="auto"/>
        <w:rPr>
          <w:szCs w:val="24"/>
        </w:rPr>
      </w:pPr>
      <w:r w:rsidRPr="00076E91">
        <w:rPr>
          <w:szCs w:val="24"/>
        </w:rPr>
        <w:t xml:space="preserve">Analyzing the phylogenetic profile of proteins annotated by archaea and bacterial orthologs in </w:t>
      </w:r>
      <w:r w:rsidRPr="00076E91">
        <w:rPr>
          <w:szCs w:val="24"/>
        </w:rPr>
        <w:fldChar w:fldCharType="begin"/>
      </w:r>
      <w:r w:rsidRPr="00076E91">
        <w:rPr>
          <w:szCs w:val="24"/>
        </w:rPr>
        <w:instrText xml:space="preserve"> REF _Ref374250743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3</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5074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4</w:t>
      </w:r>
      <w:r w:rsidRPr="00076E91">
        <w:rPr>
          <w:szCs w:val="24"/>
        </w:rPr>
        <w:fldChar w:fldCharType="end"/>
      </w:r>
      <w:r w:rsidRPr="00076E91">
        <w:rPr>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076E91" w:rsidRDefault="008F5818" w:rsidP="008D799A">
      <w:pPr>
        <w:spacing w:after="0" w:line="360" w:lineRule="auto"/>
        <w:rPr>
          <w:szCs w:val="24"/>
          <w:u w:val="single"/>
        </w:rPr>
      </w:pPr>
      <w:r w:rsidRPr="00076E91">
        <w:rPr>
          <w:rFonts w:cs="Helvetica"/>
          <w:noProof/>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26BA12B7" w:rsidR="008F5818" w:rsidRPr="00076E91" w:rsidRDefault="008F5818" w:rsidP="008D799A">
      <w:pPr>
        <w:pStyle w:val="Caption"/>
        <w:spacing w:after="0" w:line="360" w:lineRule="auto"/>
        <w:rPr>
          <w:u w:val="single"/>
        </w:rPr>
      </w:pPr>
      <w:bookmarkStart w:id="28" w:name="_Ref374250743"/>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3</w:t>
      </w:r>
      <w:r w:rsidR="00581E32">
        <w:fldChar w:fldCharType="end"/>
      </w:r>
      <w:bookmarkEnd w:id="28"/>
      <w:r w:rsidRPr="00076E91">
        <w:t>: Phylogenetic profile of 44 HamFAS-only proteins that annotated based on archaea and bacterial orthologs.</w:t>
      </w:r>
    </w:p>
    <w:p w14:paraId="5D3BD8B6" w14:textId="77777777" w:rsidR="008F5818" w:rsidRPr="00076E91" w:rsidRDefault="008F5818" w:rsidP="008D799A">
      <w:pPr>
        <w:keepNext/>
        <w:spacing w:after="0" w:line="360" w:lineRule="auto"/>
        <w:rPr>
          <w:szCs w:val="24"/>
        </w:rPr>
      </w:pPr>
      <w:r w:rsidRPr="00076E91">
        <w:rPr>
          <w:rFonts w:cs="Helvetica"/>
          <w:noProof/>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1EE9F0F" w:rsidR="008F5818" w:rsidRPr="00076E91" w:rsidRDefault="008F5818" w:rsidP="008D799A">
      <w:pPr>
        <w:pStyle w:val="Caption"/>
        <w:spacing w:after="0" w:line="360" w:lineRule="auto"/>
        <w:rPr>
          <w:u w:val="single"/>
        </w:rPr>
      </w:pPr>
      <w:bookmarkStart w:id="29" w:name="_Ref37425074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4</w:t>
      </w:r>
      <w:r w:rsidR="00581E32">
        <w:fldChar w:fldCharType="end"/>
      </w:r>
      <w:bookmarkEnd w:id="29"/>
      <w:r w:rsidRPr="00076E91">
        <w:t>: Phylogenetic profile of 12 un-annotated proteins that annotated by HamFAS and at least one other approach (BlastKOALA and/or KAAS), where their annotations originate from archaea or bacteria reference taxa.</w:t>
      </w:r>
    </w:p>
    <w:p w14:paraId="413CEC6B" w14:textId="12DED273" w:rsidR="008F5818" w:rsidRPr="00076E91" w:rsidRDefault="001054B0" w:rsidP="008D799A">
      <w:pPr>
        <w:spacing w:after="0" w:line="360" w:lineRule="auto"/>
        <w:rPr>
          <w:szCs w:val="24"/>
        </w:rPr>
      </w:pPr>
      <w:r w:rsidRPr="00076E91">
        <w:rPr>
          <w:szCs w:val="24"/>
        </w:rPr>
        <w:t>How does the annotation result change by removing annotations from archaea and bacterial orthologs?</w:t>
      </w:r>
    </w:p>
    <w:p w14:paraId="1A323318" w14:textId="75531FA9" w:rsidR="001054B0" w:rsidRPr="00076E91" w:rsidRDefault="001054B0" w:rsidP="008D799A">
      <w:pPr>
        <w:spacing w:after="0" w:line="360" w:lineRule="auto"/>
        <w:rPr>
          <w:szCs w:val="24"/>
        </w:rPr>
      </w:pPr>
      <w:r w:rsidRPr="00076E91">
        <w:rPr>
          <w:szCs w:val="24"/>
        </w:rPr>
        <w:t>We filtered the annotations that originate from archaea and bacterial orthologs from both KO-annotated and un-annotated protein sets.</w:t>
      </w:r>
    </w:p>
    <w:p w14:paraId="5E04BF09" w14:textId="23B42812" w:rsidR="001054B0" w:rsidRPr="00076E91" w:rsidRDefault="001054B0" w:rsidP="008D799A">
      <w:pPr>
        <w:pStyle w:val="Caption"/>
        <w:keepNext/>
        <w:spacing w:after="0" w:line="360" w:lineRule="auto"/>
      </w:pPr>
      <w:bookmarkStart w:id="30" w:name="_Ref374252152"/>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6</w:t>
      </w:r>
      <w:r w:rsidR="00F53DBF">
        <w:fldChar w:fldCharType="end"/>
      </w:r>
      <w:bookmarkEnd w:id="30"/>
      <w:r w:rsidRPr="00076E9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076E9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076E91" w:rsidRDefault="001054B0" w:rsidP="008D799A">
            <w:pPr>
              <w:spacing w:after="0" w:line="360" w:lineRule="auto"/>
              <w:ind w:hanging="338"/>
              <w:rPr>
                <w:rFonts w:cs="Times New Roman"/>
                <w:szCs w:val="24"/>
              </w:rPr>
            </w:pPr>
            <w:r w:rsidRPr="00076E91">
              <w:rPr>
                <w:rFonts w:cs="Times New Roman"/>
                <w:b/>
                <w:bCs/>
                <w:color w:val="A2A2A2"/>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KAAS</w:t>
            </w:r>
          </w:p>
        </w:tc>
      </w:tr>
      <w:tr w:rsidR="001054B0" w:rsidRPr="00076E9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31</w:t>
            </w:r>
          </w:p>
        </w:tc>
      </w:tr>
      <w:tr w:rsidR="001054B0" w:rsidRPr="00076E9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84</w:t>
            </w:r>
          </w:p>
        </w:tc>
      </w:tr>
      <w:tr w:rsidR="001054B0" w:rsidRPr="00076E9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57</w:t>
            </w:r>
          </w:p>
        </w:tc>
      </w:tr>
    </w:tbl>
    <w:p w14:paraId="40766D9C" w14:textId="43A6B13B" w:rsidR="001054B0" w:rsidRPr="00076E91" w:rsidRDefault="001054B0" w:rsidP="008D799A">
      <w:pPr>
        <w:keepNext/>
        <w:spacing w:after="0" w:line="360" w:lineRule="auto"/>
        <w:rPr>
          <w:szCs w:val="24"/>
        </w:rPr>
      </w:pPr>
      <w:r w:rsidRPr="00076E91">
        <w:rPr>
          <w:szCs w:val="24"/>
        </w:rPr>
        <w:fldChar w:fldCharType="begin"/>
      </w:r>
      <w:r w:rsidRPr="00076E91">
        <w:rPr>
          <w:szCs w:val="24"/>
        </w:rPr>
        <w:instrText xml:space="preserve"> REF _Ref374252152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4</w:t>
      </w:r>
      <w:r w:rsidRPr="00076E91">
        <w:rPr>
          <w:szCs w:val="24"/>
        </w:rPr>
        <w:fldChar w:fldCharType="end"/>
      </w:r>
      <w:r w:rsidRPr="00076E91">
        <w:rPr>
          <w:szCs w:val="24"/>
        </w:rPr>
        <w:t xml:space="preserve"> shows a slightly increase in precision and F1-score of filtered HamFAS in comparison to original HamFAS due to a small number of annotations obtained from distantly related taxa.</w:t>
      </w:r>
      <w:r w:rsidRPr="00076E91">
        <w:rPr>
          <w:bCs/>
          <w:iCs/>
          <w:noProof/>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5">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FBAC33A" w:rsidR="001054B0" w:rsidRPr="00076E91" w:rsidRDefault="001054B0" w:rsidP="008D799A">
      <w:pPr>
        <w:pStyle w:val="Caption"/>
        <w:spacing w:after="0" w:line="360" w:lineRule="auto"/>
      </w:pPr>
      <w:bookmarkStart w:id="31" w:name="_Ref37425319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5</w:t>
      </w:r>
      <w:r w:rsidR="00581E32">
        <w:fldChar w:fldCharType="end"/>
      </w:r>
      <w:bookmarkEnd w:id="31"/>
      <w:r w:rsidRPr="00076E91">
        <w:t>: Fraction of proteins annotated by BlastKOALA, KAAS and filtered HamFAS (A) or original HamFAS (B)</w:t>
      </w:r>
    </w:p>
    <w:p w14:paraId="3568A520" w14:textId="77777777" w:rsidR="001054B0" w:rsidRPr="00076E91" w:rsidRDefault="001054B0" w:rsidP="008D799A">
      <w:pPr>
        <w:spacing w:after="0" w:line="360" w:lineRule="auto"/>
        <w:rPr>
          <w:szCs w:val="24"/>
        </w:rPr>
      </w:pPr>
      <w:r w:rsidRPr="00076E91">
        <w:rPr>
          <w:szCs w:val="24"/>
        </w:rPr>
        <w:t xml:space="preserve">In </w:t>
      </w:r>
      <w:r w:rsidRPr="00076E91">
        <w:rPr>
          <w:szCs w:val="24"/>
        </w:rPr>
        <w:fldChar w:fldCharType="begin"/>
      </w:r>
      <w:r w:rsidRPr="00076E91">
        <w:rPr>
          <w:szCs w:val="24"/>
        </w:rPr>
        <w:instrText xml:space="preserve"> REF _Ref37425319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5</w:t>
      </w:r>
      <w:r w:rsidRPr="00076E91">
        <w:rPr>
          <w:szCs w:val="24"/>
        </w:rPr>
        <w:fldChar w:fldCharType="end"/>
      </w:r>
      <w:r w:rsidRPr="00076E91">
        <w:rPr>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076E91" w:rsidRDefault="000E23ED" w:rsidP="008D799A">
      <w:pPr>
        <w:spacing w:after="0" w:line="360" w:lineRule="auto"/>
        <w:rPr>
          <w:szCs w:val="24"/>
        </w:rPr>
      </w:pPr>
      <w:r w:rsidRPr="00076E91">
        <w:rPr>
          <w:szCs w:val="24"/>
        </w:rPr>
        <w:t>Are annotated proteins involved in PPI networks or KEGG pathways?</w:t>
      </w:r>
    </w:p>
    <w:p w14:paraId="5FC5BC49" w14:textId="752341B7" w:rsidR="009D3302" w:rsidRPr="00076E91" w:rsidRDefault="00515665" w:rsidP="008D799A">
      <w:pPr>
        <w:spacing w:after="0" w:line="360" w:lineRule="auto"/>
        <w:rPr>
          <w:szCs w:val="24"/>
        </w:rPr>
      </w:pPr>
      <w:r w:rsidRPr="00076E91">
        <w:rPr>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32" w:name="_Ref37425376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6</w:t>
      </w:r>
      <w:r w:rsidR="00581E32">
        <w:fldChar w:fldCharType="end"/>
      </w:r>
      <w:bookmarkEnd w:id="32"/>
      <w:r w:rsidRPr="00076E91">
        <w:t>: The PPI degree distribution of 3 protein sets</w:t>
      </w:r>
    </w:p>
    <w:p w14:paraId="5414D295" w14:textId="77777777" w:rsidR="00515665" w:rsidRPr="00076E91" w:rsidRDefault="00515665" w:rsidP="008D799A">
      <w:pPr>
        <w:spacing w:after="0" w:line="360" w:lineRule="auto"/>
        <w:rPr>
          <w:rStyle w:val="IntenseEmphasis"/>
          <w:b w:val="0"/>
          <w:i w:val="0"/>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6</w:t>
      </w:r>
      <w:r w:rsidRPr="00076E91">
        <w:rPr>
          <w:szCs w:val="24"/>
        </w:rPr>
        <w:fldChar w:fldCharType="end"/>
      </w:r>
      <w:r w:rsidRPr="00076E91">
        <w:rPr>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076E91" w:rsidRDefault="00515665" w:rsidP="008D799A">
      <w:pPr>
        <w:keepNext/>
        <w:spacing w:after="0" w:line="360" w:lineRule="auto"/>
        <w:jc w:val="center"/>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8D799A">
      <w:pPr>
        <w:pStyle w:val="Caption"/>
        <w:spacing w:after="0" w:line="360" w:lineRule="auto"/>
        <w:jc w:val="center"/>
        <w:rPr>
          <w:rStyle w:val="IntenseEmphasis"/>
          <w:b/>
          <w:i w:val="0"/>
        </w:rPr>
      </w:pPr>
      <w:bookmarkStart w:id="33" w:name="_Ref37426445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7</w:t>
      </w:r>
      <w:r w:rsidR="00581E32">
        <w:fldChar w:fldCharType="end"/>
      </w:r>
      <w:bookmarkEnd w:id="33"/>
      <w:r w:rsidRPr="00076E91">
        <w:t>: Distribution of the number of pathways in which annotated KOs are involved</w:t>
      </w:r>
    </w:p>
    <w:p w14:paraId="649CF23A" w14:textId="09DC2438" w:rsidR="00515665" w:rsidRPr="00076E91" w:rsidRDefault="00515665" w:rsidP="008D799A">
      <w:pPr>
        <w:spacing w:after="0" w:line="360" w:lineRule="auto"/>
        <w:rPr>
          <w:szCs w:val="24"/>
        </w:rPr>
      </w:pPr>
      <w:r w:rsidRPr="00076E91">
        <w:rPr>
          <w:szCs w:val="24"/>
        </w:rPr>
        <w:t xml:space="preserve">For the annotated KOs, we calculat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7</w:t>
      </w:r>
      <w:r w:rsidRPr="00076E91">
        <w:rPr>
          <w:szCs w:val="24"/>
        </w:rPr>
        <w:fldChar w:fldCharType="end"/>
      </w:r>
      <w:r w:rsidRPr="00076E91">
        <w:rPr>
          <w:szCs w:val="24"/>
        </w:rPr>
        <w:t>, that not less then 50% the KOs belong to at least one KEGG pathway (KO-annotated set 61%, un-annotated set 53% and HamFAS-only protein set 50%).</w:t>
      </w:r>
    </w:p>
    <w:p w14:paraId="6524585B" w14:textId="4E0BA55D" w:rsidR="002C1694" w:rsidRPr="00076E91" w:rsidRDefault="002C1694" w:rsidP="008D799A">
      <w:pPr>
        <w:spacing w:after="0" w:line="360" w:lineRule="auto"/>
        <w:rPr>
          <w:szCs w:val="24"/>
        </w:rPr>
      </w:pPr>
      <w:r w:rsidRPr="00076E91">
        <w:rPr>
          <w:szCs w:val="24"/>
        </w:rPr>
        <w:t>Are new annotations from HamFAS meaningless?</w:t>
      </w:r>
    </w:p>
    <w:p w14:paraId="642360BA" w14:textId="77777777" w:rsidR="0007725F" w:rsidRPr="00076E91" w:rsidRDefault="0007725F" w:rsidP="008D799A">
      <w:pPr>
        <w:spacing w:after="0" w:line="360" w:lineRule="auto"/>
        <w:jc w:val="both"/>
        <w:rPr>
          <w:szCs w:val="24"/>
        </w:rPr>
      </w:pPr>
      <w:r w:rsidRPr="00076E91">
        <w:rPr>
          <w:szCs w:val="24"/>
        </w:rPr>
        <w:t xml:space="preserve">About 50% of KOs annotated only by HamFAS belongs to KEGG's pathways.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8</w:t>
      </w:r>
      <w:r w:rsidRPr="00076E91">
        <w:rPr>
          <w:szCs w:val="24"/>
        </w:rPr>
        <w:fldChar w:fldCharType="end"/>
      </w:r>
      <w:r w:rsidRPr="00076E91">
        <w:rPr>
          <w:szCs w:val="24"/>
        </w:rPr>
        <w:t xml:space="preserve"> shows the distribution of those KOs in different pathway categories.</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8">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34" w:name="_Ref371843960"/>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8</w:t>
      </w:r>
      <w:r w:rsidR="00581E32">
        <w:fldChar w:fldCharType="end"/>
      </w:r>
      <w:bookmarkEnd w:id="34"/>
      <w:r w:rsidRPr="00076E91">
        <w:t>: The numbers of HamFAS-only KOs distributed into different pathway categories</w:t>
      </w:r>
    </w:p>
    <w:p w14:paraId="7186738C" w14:textId="472605C4" w:rsidR="002C1694" w:rsidRPr="00076E91" w:rsidRDefault="00DF5494" w:rsidP="008D799A">
      <w:pPr>
        <w:spacing w:after="0" w:line="360" w:lineRule="auto"/>
        <w:rPr>
          <w:szCs w:val="24"/>
        </w:rPr>
      </w:pPr>
      <w:r w:rsidRPr="00076E91">
        <w:rPr>
          <w:szCs w:val="24"/>
        </w:rPr>
        <w:t>29 yeast pathways are further complemented by new KOs from HamFAS. (See appendix)</w:t>
      </w:r>
    </w:p>
    <w:p w14:paraId="45584E7A" w14:textId="5C1B2F96" w:rsidR="00AE0890" w:rsidRPr="00076E91" w:rsidRDefault="00AE0890" w:rsidP="008D799A">
      <w:pPr>
        <w:spacing w:after="0" w:line="360" w:lineRule="auto"/>
        <w:rPr>
          <w:szCs w:val="24"/>
        </w:rPr>
      </w:pPr>
      <w:r w:rsidRPr="00076E91">
        <w:rPr>
          <w:szCs w:val="24"/>
        </w:rPr>
        <w:t>Why did BlastKOALA and KAAS fail to annotate HamFAS-only protein?</w:t>
      </w:r>
    </w:p>
    <w:p w14:paraId="711DF6A6" w14:textId="77777777" w:rsidR="00AE0890" w:rsidRPr="00076E91" w:rsidRDefault="00AE0890" w:rsidP="008D799A">
      <w:pPr>
        <w:spacing w:after="0" w:line="360" w:lineRule="auto"/>
        <w:jc w:val="both"/>
        <w:rPr>
          <w:szCs w:val="24"/>
        </w:rPr>
      </w:pPr>
      <w:r w:rsidRPr="00076E91">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szCs w:val="24"/>
        </w:rPr>
      </w:pPr>
      <w:r w:rsidRPr="00076E91">
        <w:rPr>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szCs w:val="24"/>
        </w:rPr>
      </w:pPr>
      <w:r w:rsidRPr="00076E91">
        <w:rPr>
          <w:b/>
          <w:szCs w:val="24"/>
        </w:rPr>
        <w:t>K00077:</w:t>
      </w:r>
      <w:r w:rsidRPr="00076E91">
        <w:rPr>
          <w:szCs w:val="24"/>
        </w:rPr>
        <w:t xml:space="preserve"> </w:t>
      </w:r>
      <w:r w:rsidRPr="00076E91">
        <w:rPr>
          <w:color w:val="FF0000"/>
          <w:szCs w:val="24"/>
        </w:rPr>
        <w:t>sce</w:t>
      </w:r>
      <w:proofErr w:type="gramStart"/>
      <w:r w:rsidRPr="00076E91">
        <w:rPr>
          <w:color w:val="FF0000"/>
          <w:szCs w:val="24"/>
        </w:rPr>
        <w:t>:4314</w:t>
      </w:r>
      <w:proofErr w:type="gramEnd"/>
      <w:r w:rsidRPr="00076E91">
        <w:rPr>
          <w:color w:val="FF0000"/>
          <w:szCs w:val="24"/>
        </w:rPr>
        <w:t>, B.subtilis:BSU15110</w:t>
      </w:r>
      <w:r w:rsidRPr="00076E91">
        <w:rPr>
          <w:szCs w:val="24"/>
        </w:rPr>
        <w:t xml:space="preserve">, </w:t>
      </w:r>
      <w:r w:rsidRPr="00076E91">
        <w:rPr>
          <w:color w:val="008000"/>
          <w:szCs w:val="24"/>
        </w:rPr>
        <w:t>B.subtilis:BSU14440</w:t>
      </w:r>
      <w:r w:rsidRPr="00076E91">
        <w:rPr>
          <w:szCs w:val="24"/>
        </w:rPr>
        <w:t xml:space="preserve"> (KEGG's representative sequences)</w:t>
      </w:r>
    </w:p>
    <w:p w14:paraId="47853FF9"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w:t>
      </w:r>
      <w:proofErr w:type="gramStart"/>
      <w:r w:rsidRPr="00076E91">
        <w:rPr>
          <w:color w:val="008000"/>
          <w:szCs w:val="24"/>
        </w:rPr>
        <w:t>:6474</w:t>
      </w:r>
      <w:proofErr w:type="gramEnd"/>
      <w:r w:rsidRPr="00076E91">
        <w:rPr>
          <w:szCs w:val="24"/>
        </w:rPr>
        <w:t xml:space="preserve"> (unannotated protein) is orthologous with </w:t>
      </w:r>
      <w:r w:rsidRPr="00076E91">
        <w:rPr>
          <w:color w:val="008000"/>
          <w:szCs w:val="24"/>
        </w:rPr>
        <w:t>B.subtilis:BSU14440</w:t>
      </w:r>
    </w:p>
    <w:p w14:paraId="5DF41CBB" w14:textId="77777777" w:rsidR="00AE0890" w:rsidRPr="00076E91" w:rsidRDefault="00AE0890" w:rsidP="008D799A">
      <w:pPr>
        <w:spacing w:after="0" w:line="360" w:lineRule="auto"/>
        <w:jc w:val="both"/>
        <w:rPr>
          <w:szCs w:val="24"/>
        </w:rPr>
      </w:pPr>
      <w:r w:rsidRPr="00076E91">
        <w:rPr>
          <w:szCs w:val="24"/>
        </w:rPr>
        <w:t>Inparanoid: 2 separate OGs: (</w:t>
      </w:r>
      <w:r w:rsidRPr="00076E91">
        <w:rPr>
          <w:color w:val="FF0000"/>
          <w:szCs w:val="24"/>
        </w:rPr>
        <w:t>sce</w:t>
      </w:r>
      <w:proofErr w:type="gramStart"/>
      <w:r w:rsidRPr="00076E91">
        <w:rPr>
          <w:color w:val="FF0000"/>
          <w:szCs w:val="24"/>
        </w:rPr>
        <w:t>:4314</w:t>
      </w:r>
      <w:proofErr w:type="gramEnd"/>
      <w:r w:rsidRPr="00076E91">
        <w:rPr>
          <w:color w:val="FF0000"/>
          <w:szCs w:val="24"/>
        </w:rPr>
        <w:t>, B.subtilis:BSU15110</w:t>
      </w:r>
      <w:r w:rsidRPr="00076E91">
        <w:rPr>
          <w:szCs w:val="24"/>
        </w:rPr>
        <w:t>) and (</w:t>
      </w:r>
      <w:r w:rsidRPr="00076E91">
        <w:rPr>
          <w:color w:val="008000"/>
          <w:szCs w:val="24"/>
        </w:rPr>
        <w:t>sce:6474, B.subtilis:BSU14440</w:t>
      </w:r>
      <w:r w:rsidRPr="00076E91">
        <w:rPr>
          <w:szCs w:val="24"/>
        </w:rPr>
        <w:t>)</w:t>
      </w:r>
    </w:p>
    <w:p w14:paraId="78FF13A3" w14:textId="77777777" w:rsidR="00AE0890" w:rsidRPr="00076E91" w:rsidRDefault="00AE0890" w:rsidP="008D799A">
      <w:pPr>
        <w:spacing w:after="0" w:line="360" w:lineRule="auto"/>
        <w:jc w:val="both"/>
        <w:rPr>
          <w:szCs w:val="24"/>
        </w:rPr>
      </w:pPr>
      <w:r w:rsidRPr="00076E91">
        <w:rPr>
          <w:b/>
          <w:szCs w:val="24"/>
        </w:rPr>
        <w:t>K00799:</w:t>
      </w:r>
      <w:r w:rsidRPr="00076E91">
        <w:rPr>
          <w:szCs w:val="24"/>
        </w:rPr>
        <w:t xml:space="preserve"> </w:t>
      </w:r>
      <w:r w:rsidRPr="00076E91">
        <w:rPr>
          <w:color w:val="008000"/>
          <w:szCs w:val="24"/>
        </w:rPr>
        <w:t>ath</w:t>
      </w:r>
      <w:proofErr w:type="gramStart"/>
      <w:r w:rsidRPr="00076E91">
        <w:rPr>
          <w:color w:val="008000"/>
          <w:szCs w:val="24"/>
        </w:rPr>
        <w:t>:AT1G02930</w:t>
      </w:r>
      <w:proofErr w:type="gramEnd"/>
      <w:r w:rsidRPr="00076E91">
        <w:rPr>
          <w:color w:val="008000"/>
          <w:szCs w:val="24"/>
        </w:rPr>
        <w:t>,...</w:t>
      </w:r>
      <w:r w:rsidRPr="00076E91">
        <w:rPr>
          <w:szCs w:val="24"/>
        </w:rPr>
        <w:t xml:space="preserve">, </w:t>
      </w:r>
      <w:r w:rsidRPr="00076E91">
        <w:rPr>
          <w:color w:val="FF0000"/>
          <w:szCs w:val="24"/>
        </w:rPr>
        <w:t>ath:AT2G30870,..., sce:5364</w:t>
      </w:r>
      <w:r w:rsidRPr="00076E91">
        <w:rPr>
          <w:szCs w:val="24"/>
        </w:rPr>
        <w:t>, sce:1884</w:t>
      </w:r>
    </w:p>
    <w:p w14:paraId="6CA14F05"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w:t>
      </w:r>
      <w:proofErr w:type="gramStart"/>
      <w:r w:rsidRPr="00076E91">
        <w:rPr>
          <w:color w:val="008000"/>
          <w:szCs w:val="24"/>
        </w:rPr>
        <w:t>:2310</w:t>
      </w:r>
      <w:proofErr w:type="gramEnd"/>
      <w:r w:rsidRPr="00076E91">
        <w:rPr>
          <w:color w:val="008000"/>
          <w:szCs w:val="24"/>
        </w:rPr>
        <w:t xml:space="preserve"> - ath:AT1G02930,...</w:t>
      </w:r>
    </w:p>
    <w:p w14:paraId="036167EF" w14:textId="77777777" w:rsidR="00AE0890" w:rsidRPr="00076E91" w:rsidRDefault="00AE0890" w:rsidP="008D799A">
      <w:pPr>
        <w:spacing w:after="0" w:line="360" w:lineRule="auto"/>
        <w:jc w:val="both"/>
        <w:rPr>
          <w:szCs w:val="24"/>
        </w:rPr>
      </w:pPr>
      <w:r w:rsidRPr="00076E91">
        <w:rPr>
          <w:szCs w:val="24"/>
        </w:rPr>
        <w:t>(</w:t>
      </w:r>
      <w:proofErr w:type="gramStart"/>
      <w:r w:rsidRPr="00076E91">
        <w:rPr>
          <w:szCs w:val="24"/>
        </w:rPr>
        <w:t>sce:1884</w:t>
      </w:r>
      <w:proofErr w:type="gramEnd"/>
      <w:r w:rsidRPr="00076E91">
        <w:rPr>
          <w:szCs w:val="24"/>
        </w:rPr>
        <w:t xml:space="preserve"> has no ortholog with </w:t>
      </w:r>
      <w:r w:rsidRPr="00076E91">
        <w:rPr>
          <w:i/>
          <w:szCs w:val="24"/>
        </w:rPr>
        <w:t>A.thaliana</w:t>
      </w:r>
      <w:r w:rsidRPr="00076E91">
        <w:rPr>
          <w:szCs w:val="24"/>
        </w:rPr>
        <w:t xml:space="preserve"> according to InParanoid)</w:t>
      </w:r>
    </w:p>
    <w:p w14:paraId="4ADCEBB4" w14:textId="77777777" w:rsidR="00AE0890" w:rsidRPr="00076E91" w:rsidRDefault="00AE0890" w:rsidP="008D799A">
      <w:pPr>
        <w:spacing w:after="0" w:line="360" w:lineRule="auto"/>
        <w:jc w:val="both"/>
        <w:rPr>
          <w:color w:val="FF0000"/>
          <w:szCs w:val="24"/>
        </w:rPr>
      </w:pPr>
      <w:r w:rsidRPr="00076E91">
        <w:rPr>
          <w:b/>
          <w:szCs w:val="24"/>
        </w:rPr>
        <w:t>K00877:</w:t>
      </w:r>
      <w:r w:rsidRPr="00076E91">
        <w:rPr>
          <w:szCs w:val="24"/>
        </w:rPr>
        <w:t xml:space="preserve"> S.pombe</w:t>
      </w:r>
      <w:proofErr w:type="gramStart"/>
      <w:r w:rsidRPr="00076E91">
        <w:rPr>
          <w:szCs w:val="24"/>
        </w:rPr>
        <w:t>:4570</w:t>
      </w:r>
      <w:proofErr w:type="gramEnd"/>
      <w:r w:rsidRPr="00076E91">
        <w:rPr>
          <w:szCs w:val="24"/>
        </w:rPr>
        <w:t xml:space="preserve">, S.pombe:875, </w:t>
      </w:r>
      <w:r w:rsidRPr="00076E91">
        <w:rPr>
          <w:color w:val="008000"/>
          <w:szCs w:val="24"/>
        </w:rPr>
        <w:t>S.pombe:1336, sce:1877, sce:997</w:t>
      </w:r>
    </w:p>
    <w:p w14:paraId="18376E95" w14:textId="18F1EF5B" w:rsidR="00AE0890" w:rsidRPr="00076E91" w:rsidRDefault="00AE0890" w:rsidP="008D799A">
      <w:pPr>
        <w:spacing w:after="0" w:line="360" w:lineRule="auto"/>
        <w:jc w:val="both"/>
        <w:rPr>
          <w:color w:val="FF0000"/>
          <w:szCs w:val="24"/>
        </w:rPr>
      </w:pPr>
      <w:r w:rsidRPr="00076E91">
        <w:rPr>
          <w:szCs w:val="24"/>
        </w:rPr>
        <w:t xml:space="preserve">HamFAS: </w:t>
      </w:r>
      <w:r w:rsidRPr="00076E91">
        <w:rPr>
          <w:color w:val="008000"/>
          <w:szCs w:val="24"/>
        </w:rPr>
        <w:t>sce</w:t>
      </w:r>
      <w:proofErr w:type="gramStart"/>
      <w:r w:rsidRPr="00076E91">
        <w:rPr>
          <w:color w:val="008000"/>
          <w:szCs w:val="24"/>
        </w:rPr>
        <w:t>:487</w:t>
      </w:r>
      <w:proofErr w:type="gramEnd"/>
      <w:r w:rsidRPr="00076E91">
        <w:rPr>
          <w:color w:val="008000"/>
          <w:szCs w:val="24"/>
        </w:rPr>
        <w:t xml:space="preserve"> - S.pombe:1336</w:t>
      </w:r>
    </w:p>
    <w:p w14:paraId="1478256B" w14:textId="77777777" w:rsidR="00AE0890" w:rsidRPr="00076E91" w:rsidRDefault="00AE0890" w:rsidP="008D799A">
      <w:pPr>
        <w:spacing w:after="0" w:line="360" w:lineRule="auto"/>
        <w:jc w:val="both"/>
        <w:rPr>
          <w:color w:val="FF0000"/>
          <w:szCs w:val="24"/>
        </w:rPr>
      </w:pPr>
    </w:p>
    <w:p w14:paraId="2CF345DA" w14:textId="0BCB7FC9" w:rsidR="00AE0890" w:rsidRPr="00076E91" w:rsidRDefault="00AE0890" w:rsidP="008D799A">
      <w:pPr>
        <w:spacing w:after="0" w:line="360" w:lineRule="auto"/>
        <w:rPr>
          <w:szCs w:val="24"/>
        </w:rPr>
      </w:pPr>
      <w:r w:rsidRPr="00076E91">
        <w:rPr>
          <w:szCs w:val="24"/>
        </w:rPr>
        <w:t>Those proteins have been probably either not predicted as orthologs or discarded after filtering through KEGG annotation pipeline.</w:t>
      </w:r>
    </w:p>
    <w:p w14:paraId="27D68898" w14:textId="77777777" w:rsidR="007432C1" w:rsidRDefault="007432C1" w:rsidP="008D799A">
      <w:pPr>
        <w:spacing w:after="0" w:line="360" w:lineRule="auto"/>
        <w:rPr>
          <w:szCs w:val="24"/>
        </w:rPr>
      </w:pPr>
    </w:p>
    <w:p w14:paraId="7725EB5F" w14:textId="60D6AC1B" w:rsidR="00AD08DF" w:rsidRPr="00076E91" w:rsidRDefault="007432C1" w:rsidP="008D799A">
      <w:pPr>
        <w:spacing w:after="0" w:line="360" w:lineRule="auto"/>
        <w:rPr>
          <w:szCs w:val="24"/>
        </w:rPr>
      </w:pPr>
      <w:r w:rsidRPr="0010489C">
        <w:rPr>
          <w:szCs w:val="24"/>
          <w:highlight w:val="yellow"/>
        </w:rPr>
        <w:t>Discussion</w:t>
      </w:r>
    </w:p>
    <w:p w14:paraId="6040258D" w14:textId="39629985" w:rsidR="00AE0890" w:rsidRDefault="00AE0890" w:rsidP="008D799A">
      <w:pPr>
        <w:spacing w:after="0" w:line="360" w:lineRule="auto"/>
        <w:rPr>
          <w:szCs w:val="24"/>
        </w:rPr>
      </w:pPr>
      <w:r w:rsidRPr="00076E91">
        <w:rPr>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1D561570" w14:textId="77777777" w:rsidR="00816521" w:rsidRDefault="00816521" w:rsidP="008D799A">
      <w:pPr>
        <w:spacing w:after="0" w:line="360" w:lineRule="auto"/>
        <w:rPr>
          <w:szCs w:val="24"/>
        </w:rPr>
      </w:pPr>
    </w:p>
    <w:p w14:paraId="41D8500A" w14:textId="228372C4" w:rsidR="007432C1" w:rsidRDefault="007432C1" w:rsidP="008D799A">
      <w:pPr>
        <w:spacing w:after="0" w:line="360" w:lineRule="auto"/>
        <w:rPr>
          <w:szCs w:val="24"/>
        </w:rPr>
      </w:pPr>
      <w:r w:rsidRPr="0010489C">
        <w:rPr>
          <w:szCs w:val="24"/>
          <w:highlight w:val="yellow"/>
        </w:rPr>
        <w:t>Conclusion</w:t>
      </w:r>
    </w:p>
    <w:p w14:paraId="18B589FF" w14:textId="77777777" w:rsidR="00816521" w:rsidRPr="00076E91" w:rsidRDefault="00816521" w:rsidP="00816521">
      <w:pPr>
        <w:spacing w:after="0" w:line="360" w:lineRule="auto"/>
        <w:rPr>
          <w:szCs w:val="24"/>
        </w:rPr>
      </w:pPr>
      <w:r w:rsidRPr="00076E91">
        <w:rPr>
          <w:szCs w:val="24"/>
        </w:rPr>
        <w:t xml:space="preserve">HamFAS has been shown to have higher sensitivity and comparable specificity </w:t>
      </w:r>
      <w:proofErr w:type="gramStart"/>
      <w:r w:rsidRPr="00076E91">
        <w:rPr>
          <w:szCs w:val="24"/>
        </w:rPr>
        <w:t>in</w:t>
      </w:r>
      <w:proofErr w:type="gramEnd"/>
      <w:r w:rsidRPr="00076E91">
        <w:rPr>
          <w:szCs w:val="24"/>
        </w:rPr>
        <w:t xml:space="preserve"> comparison to</w:t>
      </w:r>
      <w:r>
        <w:rPr>
          <w:szCs w:val="24"/>
        </w:rPr>
        <w:t xml:space="preserve"> the</w:t>
      </w:r>
      <w:r w:rsidRPr="00076E91">
        <w:rPr>
          <w:szCs w:val="24"/>
        </w:rPr>
        <w:t xml:space="preserve"> two state-of-the-art annotation tools KAAS and BlastKOALA from KEGG. A feature that makes HamFAS different than BlastKOALA and KAAS is the controllable ability of the annotation process. Users can choose different methods and threshold</w:t>
      </w:r>
      <w:r>
        <w:rPr>
          <w:szCs w:val="24"/>
        </w:rPr>
        <w:t>s</w:t>
      </w:r>
      <w:r w:rsidRPr="00076E91">
        <w:rPr>
          <w:szCs w:val="24"/>
        </w:rPr>
        <w:t xml:space="preserve"> for increase or reduce the stringency of the annotation pipeline. Besides, HamFAS can be run locally through command lines. It provides a better solution for large-scale analysis than using online tools such as KAAS and BlastKOALA.  </w:t>
      </w: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076E91">
        <w:rPr>
          <w:szCs w:val="24"/>
        </w:rPr>
        <w:t>Metabolic pathway analysis</w:t>
      </w:r>
      <w:r w:rsidR="002F7AE1" w:rsidRPr="00076E91">
        <w:rPr>
          <w:szCs w:val="24"/>
        </w:rPr>
        <w:t xml:space="preserve"> of </w:t>
      </w:r>
      <w:r w:rsidR="007C4F22">
        <w:rPr>
          <w:szCs w:val="24"/>
        </w:rPr>
        <w:t xml:space="preserve">the </w:t>
      </w:r>
      <w:r w:rsidR="000975BB" w:rsidRPr="00076E91">
        <w:rPr>
          <w:szCs w:val="24"/>
        </w:rPr>
        <w:t>microsporidian LCA</w:t>
      </w:r>
      <w:r w:rsidR="002F7AE1" w:rsidRPr="00076E91">
        <w:rPr>
          <w:szCs w:val="24"/>
        </w:rPr>
        <w:t xml:space="preserve"> proteins</w:t>
      </w:r>
    </w:p>
    <w:p w14:paraId="3CA8A2DC" w14:textId="77777777" w:rsidR="00AD08DF" w:rsidRPr="00076E91" w:rsidRDefault="00AD08DF" w:rsidP="008D799A">
      <w:pPr>
        <w:spacing w:after="0" w:line="360" w:lineRule="auto"/>
        <w:rPr>
          <w:szCs w:val="24"/>
        </w:rPr>
      </w:pPr>
      <w:r w:rsidRPr="00076E91">
        <w:rPr>
          <w:szCs w:val="24"/>
        </w:rPr>
        <w:t>Introduction</w:t>
      </w:r>
    </w:p>
    <w:p w14:paraId="56AB44A8" w14:textId="6BD26247"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szCs w:val="24"/>
        </w:rPr>
      </w:pPr>
      <w:r w:rsidRPr="00076E91">
        <w:rPr>
          <w:szCs w:val="24"/>
        </w:rPr>
        <w:t>Methods</w:t>
      </w:r>
    </w:p>
    <w:p w14:paraId="08DA4636" w14:textId="13D97DBB" w:rsidR="00E85181" w:rsidRPr="00076E91" w:rsidRDefault="00E85181" w:rsidP="008D799A">
      <w:pPr>
        <w:spacing w:after="0" w:line="360" w:lineRule="auto"/>
        <w:rPr>
          <w:szCs w:val="24"/>
        </w:rPr>
      </w:pPr>
      <w:r w:rsidRPr="00076E91">
        <w:rPr>
          <w:szCs w:val="24"/>
        </w:rPr>
        <w:t xml:space="preserve">We used HamFAS approach to do KO annotation for 1605 </w:t>
      </w:r>
      <w:r w:rsidR="000975BB" w:rsidRPr="00076E91">
        <w:rPr>
          <w:szCs w:val="24"/>
        </w:rPr>
        <w:t>microsporidian LCA</w:t>
      </w:r>
      <w:r w:rsidRPr="00076E91">
        <w:rPr>
          <w:szCs w:val="24"/>
        </w:rPr>
        <w:t xml:space="preserve"> proteins. </w:t>
      </w:r>
      <w:r w:rsidR="0063307E" w:rsidRPr="00076E91">
        <w:rPr>
          <w:szCs w:val="24"/>
        </w:rPr>
        <w:t xml:space="preserve">HaMStR was used for ortholog search between </w:t>
      </w:r>
      <w:r w:rsidR="000975BB" w:rsidRPr="00076E91">
        <w:rPr>
          <w:szCs w:val="24"/>
        </w:rPr>
        <w:t>microsporidian LCA</w:t>
      </w:r>
      <w:r w:rsidR="0063307E" w:rsidRPr="00076E91">
        <w:rPr>
          <w:szCs w:val="24"/>
        </w:rPr>
        <w:t xml:space="preserve"> (seed) and KEGG reference species (reference). </w:t>
      </w:r>
      <w:r w:rsidRPr="00076E91">
        <w:rPr>
          <w:szCs w:val="24"/>
        </w:rPr>
        <w:t xml:space="preserve">Since one </w:t>
      </w:r>
      <w:r w:rsidR="000975BB" w:rsidRPr="00076E91">
        <w:rPr>
          <w:szCs w:val="24"/>
        </w:rPr>
        <w:t>microsporidian LCA</w:t>
      </w:r>
      <w:r w:rsidRPr="00076E91">
        <w:rPr>
          <w:szCs w:val="24"/>
        </w:rPr>
        <w:t xml:space="preserve"> protein is represented by an orthologous group of several </w:t>
      </w:r>
      <w:r w:rsidR="0057765D" w:rsidRPr="00076E91">
        <w:rPr>
          <w:szCs w:val="24"/>
        </w:rPr>
        <w:t>microsporidia</w:t>
      </w:r>
      <w:r w:rsidRPr="00076E91">
        <w:rPr>
          <w:szCs w:val="24"/>
        </w:rPr>
        <w:t xml:space="preserve"> proteins, we assigned the representative FAS score for each </w:t>
      </w:r>
      <w:r w:rsidR="0063307E" w:rsidRPr="00076E91">
        <w:rPr>
          <w:szCs w:val="24"/>
        </w:rPr>
        <w:t>reference</w:t>
      </w:r>
      <w:r w:rsidRPr="00076E91">
        <w:rPr>
          <w:szCs w:val="24"/>
        </w:rPr>
        <w:t xml:space="preserve"> protein as the max score that protein can archive 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This representative max FAS score will be then compared with the T</w:t>
      </w:r>
      <w:r w:rsidR="009C6DDE" w:rsidRPr="00076E91">
        <w:rPr>
          <w:szCs w:val="24"/>
          <w:vertAlign w:val="subscript"/>
        </w:rPr>
        <w:t>FAS_KO</w:t>
      </w:r>
      <w:r w:rsidR="009C6DDE" w:rsidRPr="00076E91">
        <w:rPr>
          <w:szCs w:val="24"/>
        </w:rPr>
        <w:t xml:space="preserve"> in order to decide if the annotated KO of the reference protein can be transferred to the </w:t>
      </w:r>
      <w:r w:rsidR="000975BB" w:rsidRPr="00076E91">
        <w:rPr>
          <w:szCs w:val="24"/>
        </w:rPr>
        <w:t>microsporidian LCA</w:t>
      </w:r>
      <w:r w:rsidR="009C6DDE" w:rsidRPr="00076E91">
        <w:rPr>
          <w:szCs w:val="24"/>
        </w:rPr>
        <w:t xml:space="preserve"> protein.</w:t>
      </w:r>
    </w:p>
    <w:p w14:paraId="0CAA49C1" w14:textId="4C7DE172" w:rsidR="0063307E" w:rsidRPr="00076E91" w:rsidRDefault="0063307E" w:rsidP="008D799A">
      <w:pPr>
        <w:spacing w:after="0" w:line="360" w:lineRule="auto"/>
        <w:rPr>
          <w:szCs w:val="24"/>
        </w:rPr>
      </w:pPr>
      <w:r w:rsidRPr="00076E91">
        <w:rPr>
          <w:szCs w:val="24"/>
        </w:rPr>
        <w:t xml:space="preserve">Beside the complementary FAS scores to the orthology assignment, we also calculated the patristic distance between the reference protein and </w:t>
      </w:r>
      <w:r w:rsidR="0057765D" w:rsidRPr="00076E91">
        <w:rPr>
          <w:szCs w:val="24"/>
        </w:rPr>
        <w:t>microsporidia</w:t>
      </w:r>
      <w:r w:rsidRPr="00076E91">
        <w:rPr>
          <w:szCs w:val="24"/>
        </w:rPr>
        <w:t xml:space="preserve"> protein to use it as a confident value for the annotation transfer. The distance between </w:t>
      </w:r>
      <w:r w:rsidR="00B041B0" w:rsidRPr="00076E91">
        <w:rPr>
          <w:szCs w:val="24"/>
        </w:rPr>
        <w:t>a</w:t>
      </w:r>
      <w:r w:rsidRPr="00076E91">
        <w:rPr>
          <w:szCs w:val="24"/>
        </w:rPr>
        <w:t xml:space="preserve"> reference </w:t>
      </w:r>
      <w:proofErr w:type="gramStart"/>
      <w:r w:rsidRPr="00076E91">
        <w:rPr>
          <w:szCs w:val="24"/>
        </w:rPr>
        <w:t>protein</w:t>
      </w:r>
      <w:proofErr w:type="gramEnd"/>
      <w:r w:rsidRPr="00076E91">
        <w:rPr>
          <w:szCs w:val="24"/>
        </w:rPr>
        <w:t xml:space="preserve"> to </w:t>
      </w:r>
      <w:r w:rsidR="007456F8" w:rsidRPr="00076E91">
        <w:rPr>
          <w:szCs w:val="24"/>
        </w:rPr>
        <w:t xml:space="preserve">the </w:t>
      </w:r>
      <w:r w:rsidR="000975BB" w:rsidRPr="00076E91">
        <w:rPr>
          <w:szCs w:val="24"/>
        </w:rPr>
        <w:t>microsporidian LCA</w:t>
      </w:r>
      <w:r w:rsidR="007456F8" w:rsidRPr="00076E91">
        <w:rPr>
          <w:szCs w:val="24"/>
        </w:rPr>
        <w:t xml:space="preserve"> protein is the minimum distance between that reference protein to all </w:t>
      </w:r>
      <w:r w:rsidR="0057765D" w:rsidRPr="00076E91">
        <w:rPr>
          <w:szCs w:val="24"/>
        </w:rPr>
        <w:t>microsporidia</w:t>
      </w:r>
      <w:r w:rsidR="007456F8" w:rsidRPr="00076E91">
        <w:rPr>
          <w:szCs w:val="24"/>
        </w:rPr>
        <w:t xml:space="preserve"> proteins in the corresponding orthologous group. </w:t>
      </w:r>
      <w:r w:rsidR="005762A9" w:rsidRPr="00076E91">
        <w:rPr>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szCs w:val="24"/>
        </w:rPr>
      </w:pPr>
      <w:r w:rsidRPr="00076E91">
        <w:rPr>
          <w:szCs w:val="24"/>
        </w:rPr>
        <w:t xml:space="preserve">The KO-annotated </w:t>
      </w:r>
      <w:r w:rsidR="000975BB" w:rsidRPr="00076E91">
        <w:rPr>
          <w:szCs w:val="24"/>
        </w:rPr>
        <w:t>microsporidian LCA</w:t>
      </w:r>
      <w:r w:rsidRPr="00076E91">
        <w:rPr>
          <w:szCs w:val="24"/>
        </w:rPr>
        <w:t xml:space="preserve"> proteins were then mapped to KEGG pathways</w:t>
      </w:r>
      <w:r w:rsidR="0016239F" w:rsidRPr="00076E91">
        <w:rPr>
          <w:szCs w:val="24"/>
        </w:rPr>
        <w:t>.</w:t>
      </w:r>
      <w:r w:rsidRPr="00076E91">
        <w:rPr>
          <w:szCs w:val="24"/>
        </w:rPr>
        <w:t xml:space="preserve"> </w:t>
      </w:r>
      <w:r w:rsidR="0016239F" w:rsidRPr="00076E91">
        <w:rPr>
          <w:szCs w:val="24"/>
        </w:rPr>
        <w:t xml:space="preserve">The result was </w:t>
      </w:r>
      <w:r w:rsidRPr="00076E91">
        <w:rPr>
          <w:szCs w:val="24"/>
        </w:rPr>
        <w:t xml:space="preserve">compared with </w:t>
      </w:r>
      <w:r w:rsidR="00AF44F4" w:rsidRPr="00076E91">
        <w:rPr>
          <w:szCs w:val="24"/>
        </w:rPr>
        <w:t xml:space="preserve">E.cuniculi, E.hellem, E.intestinalis, </w:t>
      </w:r>
      <w:r w:rsidR="0016239F" w:rsidRPr="00076E91">
        <w:rPr>
          <w:szCs w:val="24"/>
        </w:rPr>
        <w:t xml:space="preserve">N.ceranae, </w:t>
      </w:r>
      <w:r w:rsidR="00B34166" w:rsidRPr="00076E91">
        <w:rPr>
          <w:szCs w:val="24"/>
        </w:rPr>
        <w:t xml:space="preserve">4/11 extant microsporidia species under this </w:t>
      </w:r>
      <w:r w:rsidR="000F3DD6" w:rsidRPr="00076E91">
        <w:rPr>
          <w:szCs w:val="24"/>
        </w:rPr>
        <w:t>study that are available in KEGG database, and</w:t>
      </w:r>
      <w:r w:rsidRPr="00076E91">
        <w:rPr>
          <w:szCs w:val="24"/>
        </w:rPr>
        <w:t xml:space="preserve"> with </w:t>
      </w:r>
      <w:r w:rsidR="00AF44F4" w:rsidRPr="00076E91">
        <w:rPr>
          <w:szCs w:val="24"/>
        </w:rPr>
        <w:t>S.cerevisiae</w:t>
      </w:r>
      <w:r w:rsidRPr="00076E91">
        <w:rPr>
          <w:szCs w:val="24"/>
        </w:rPr>
        <w:t xml:space="preserve">, as an example for free-living organism. </w:t>
      </w:r>
      <w:r w:rsidR="00AF44F4" w:rsidRPr="00076E91">
        <w:rPr>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szCs w:val="24"/>
        </w:rPr>
      </w:pPr>
      <w:r w:rsidRPr="00076E91">
        <w:rPr>
          <w:szCs w:val="24"/>
        </w:rPr>
        <w:t xml:space="preserve">We also compare the connectivity network between </w:t>
      </w:r>
      <w:r w:rsidR="000975BB" w:rsidRPr="00076E91">
        <w:rPr>
          <w:szCs w:val="24"/>
        </w:rPr>
        <w:t>microsporidian LCA</w:t>
      </w:r>
      <w:r w:rsidRPr="00076E91">
        <w:rPr>
          <w:szCs w:val="24"/>
        </w:rPr>
        <w:t xml:space="preserve"> and those contemporary species. </w:t>
      </w:r>
      <w:r w:rsidR="00DA75A0" w:rsidRPr="00076E91">
        <w:rPr>
          <w:szCs w:val="24"/>
        </w:rPr>
        <w:t>For</w:t>
      </w:r>
      <w:r w:rsidRPr="00076E91">
        <w:rPr>
          <w:szCs w:val="24"/>
        </w:rPr>
        <w:t xml:space="preserve"> each reference KEGG pathway</w:t>
      </w:r>
      <w:r w:rsidR="00DA75A0" w:rsidRPr="00076E91">
        <w:rPr>
          <w:szCs w:val="24"/>
        </w:rPr>
        <w:t>, the connectivity network nodes are</w:t>
      </w:r>
      <w:r w:rsidRPr="00076E91">
        <w:rPr>
          <w:szCs w:val="24"/>
        </w:rPr>
        <w:t xml:space="preserve"> </w:t>
      </w:r>
      <w:r w:rsidR="00DA75A0" w:rsidRPr="00076E91">
        <w:rPr>
          <w:szCs w:val="24"/>
        </w:rPr>
        <w:t>enzymes (represented by their KO identifiers) in the pathway</w:t>
      </w:r>
      <w:r w:rsidRPr="00076E91">
        <w:rPr>
          <w:szCs w:val="24"/>
        </w:rPr>
        <w:t xml:space="preserve"> </w:t>
      </w:r>
      <w:r w:rsidR="00DA75A0" w:rsidRPr="00076E91">
        <w:rPr>
          <w:szCs w:val="24"/>
        </w:rPr>
        <w:t>and edges are links between those nodes.</w:t>
      </w:r>
      <w:r w:rsidR="009A6CFD" w:rsidRPr="00076E91">
        <w:rPr>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szCs w:val="24"/>
        </w:rPr>
      </w:pPr>
      <w:r w:rsidRPr="00076E91">
        <w:rPr>
          <w:szCs w:val="24"/>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5" w:name="_Ref38326280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9</w:t>
      </w:r>
      <w:r w:rsidR="00581E32">
        <w:fldChar w:fldCharType="end"/>
      </w:r>
      <w:bookmarkEnd w:id="35"/>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9</w:t>
      </w:r>
      <w:r w:rsidRPr="00076E91">
        <w:rPr>
          <w:szCs w:val="24"/>
        </w:rPr>
        <w:fldChar w:fldCharType="end"/>
      </w:r>
      <w:r w:rsidRPr="00076E91">
        <w:rPr>
          <w:szCs w:val="24"/>
        </w:rPr>
        <w:t xml:space="preserve"> shows the distribution of FAS scores and patristic distances of all transferred KOs. Most of the annotated KOs </w:t>
      </w:r>
      <w:proofErr w:type="gramStart"/>
      <w:r w:rsidRPr="00076E91">
        <w:rPr>
          <w:szCs w:val="24"/>
        </w:rPr>
        <w:t>have</w:t>
      </w:r>
      <w:proofErr w:type="gramEnd"/>
      <w:r w:rsidRPr="00076E91">
        <w:rPr>
          <w:szCs w:val="24"/>
        </w:rPr>
        <w:t xml:space="preser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6" w:name="_Ref38161846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0</w:t>
      </w:r>
      <w:r w:rsidR="00581E32">
        <w:fldChar w:fldCharType="end"/>
      </w:r>
      <w:bookmarkEnd w:id="36"/>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BB4CA2" w:rsidRPr="00076E91">
        <w:t xml:space="preserve">Figure </w:t>
      </w:r>
      <w:r w:rsidR="00BB4CA2">
        <w:rPr>
          <w:noProof/>
        </w:rPr>
        <w:t>A</w:t>
      </w:r>
      <w:r w:rsidR="00BB4CA2">
        <w:noBreakHyphen/>
      </w:r>
      <w:r w:rsidR="00BB4CA2">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7" w:name="_Ref381627102"/>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1</w:t>
      </w:r>
      <w:r w:rsidR="00581E32">
        <w:fldChar w:fldCharType="end"/>
      </w:r>
      <w:bookmarkEnd w:id="37"/>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 xml:space="preserve">put into the </w:t>
      </w:r>
      <w:proofErr w:type="gramStart"/>
      <w:r w:rsidR="007947A0" w:rsidRPr="00076E91">
        <w:rPr>
          <w:szCs w:val="24"/>
          <w:highlight w:val="yellow"/>
        </w:rPr>
        <w:t>discussion</w:t>
      </w:r>
      <w:r w:rsidR="007947A0" w:rsidRPr="00076E91">
        <w:rPr>
          <w:szCs w:val="24"/>
        </w:rPr>
        <w:t xml:space="preserve"> !</w:t>
      </w:r>
      <w:proofErr w:type="gramEnd"/>
      <w:r w:rsidR="007947A0" w:rsidRPr="00076E91">
        <w:rPr>
          <w:szCs w:val="24"/>
        </w:rPr>
        <w:t>!</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8" w:name="_Ref38162804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2</w:t>
      </w:r>
      <w:r w:rsidR="00581E32">
        <w:fldChar w:fldCharType="end"/>
      </w:r>
      <w:bookmarkEnd w:id="38"/>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9" w:name="_Ref38223987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3</w:t>
      </w:r>
      <w:r w:rsidR="00581E32">
        <w:fldChar w:fldCharType="end"/>
      </w:r>
      <w:bookmarkEnd w:id="39"/>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40" w:name="_Ref382239902"/>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4</w:t>
      </w:r>
      <w:r w:rsidR="00581E32">
        <w:fldChar w:fldCharType="end"/>
      </w:r>
      <w:bookmarkEnd w:id="40"/>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BB4CA2" w:rsidRPr="00076E91">
        <w:t xml:space="preserve">Figure </w:t>
      </w:r>
      <w:r w:rsidR="00BB4CA2">
        <w:rPr>
          <w:noProof/>
        </w:rPr>
        <w:t>A</w:t>
      </w:r>
      <w:r w:rsidR="00BB4CA2">
        <w:noBreakHyphen/>
      </w:r>
      <w:r w:rsidR="00BB4CA2">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41" w:name="_Ref38189085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5</w:t>
      </w:r>
      <w:r w:rsidR="00581E32">
        <w:fldChar w:fldCharType="end"/>
      </w:r>
      <w:bookmarkEnd w:id="41"/>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w:t>
      </w:r>
      <w:proofErr w:type="gramStart"/>
      <w:r w:rsidRPr="00076E91">
        <w:t>The</w:t>
      </w:r>
      <w:proofErr w:type="gramEnd"/>
      <w:r w:rsidRPr="00076E91">
        <w:t xml:space="preserv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BB4CA2" w:rsidRPr="00076E91">
        <w:t xml:space="preserve">Table </w:t>
      </w:r>
      <w:r w:rsidR="00BB4CA2">
        <w:rPr>
          <w:noProof/>
        </w:rPr>
        <w:t>A</w:t>
      </w:r>
      <w:r w:rsidR="00BB4CA2" w:rsidRPr="00076E91">
        <w:noBreakHyphen/>
      </w:r>
      <w:r w:rsidR="00BB4CA2">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2A730D59" w:rsidR="00417319" w:rsidRPr="00076E91" w:rsidRDefault="00417319" w:rsidP="008D799A">
      <w:pPr>
        <w:pStyle w:val="Caption"/>
        <w:keepNext/>
        <w:spacing w:after="0" w:line="360" w:lineRule="auto"/>
      </w:pPr>
      <w:bookmarkStart w:id="42" w:name="_Ref382643410"/>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7</w:t>
      </w:r>
      <w:r w:rsidR="00F53DBF">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3" w:name="_Ref38265207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6</w:t>
      </w:r>
      <w:r w:rsidR="00581E32">
        <w:fldChar w:fldCharType="end"/>
      </w:r>
      <w:bookmarkEnd w:id="43"/>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w:t>
      </w:r>
      <w:proofErr w:type="gramStart"/>
      <w:r w:rsidRPr="00076E91">
        <w:rPr>
          <w:szCs w:val="24"/>
        </w:rPr>
        <w:t>network</w:t>
      </w:r>
      <w:proofErr w:type="gramEnd"/>
      <w:r w:rsidRPr="00076E91">
        <w:rPr>
          <w:szCs w:val="24"/>
        </w:rPr>
        <w:t xml:space="preserve">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4" w:name="_Ref38250099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7</w:t>
      </w:r>
      <w:r w:rsidR="00581E32">
        <w:fldChar w:fldCharType="end"/>
      </w:r>
      <w:bookmarkEnd w:id="44"/>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 xml:space="preserve">REDRAWN WITH </w:t>
      </w:r>
      <w:proofErr w:type="gramStart"/>
      <w:r w:rsidR="004A1130" w:rsidRPr="00076E91">
        <w:rPr>
          <w:color w:val="FF0000"/>
        </w:rPr>
        <w:t>EXTANT</w:t>
      </w:r>
      <w:proofErr w:type="gramEnd"/>
      <w:r w:rsidR="004A1130" w:rsidRPr="00076E91">
        <w:rPr>
          <w:color w:val="FF0000"/>
        </w:rPr>
        <w:t xml:space="preserve">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BB4CA2" w:rsidRPr="00076E91">
        <w:t xml:space="preserve">Figure </w:t>
      </w:r>
      <w:r w:rsidR="00BB4CA2">
        <w:rPr>
          <w:noProof/>
        </w:rPr>
        <w:t>A</w:t>
      </w:r>
      <w:r w:rsidR="00BB4CA2">
        <w:noBreakHyphen/>
      </w:r>
      <w:r w:rsidR="00BB4CA2">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5" w:name="_Ref38265349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8</w:t>
      </w:r>
      <w:r w:rsidR="00581E32">
        <w:fldChar w:fldCharType="end"/>
      </w:r>
      <w:bookmarkEnd w:id="45"/>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proofErr w:type="gramStart"/>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w:t>
      </w:r>
      <w:proofErr w:type="gramEnd"/>
      <w:r w:rsidR="004442F4" w:rsidRPr="00076E91">
        <w:rPr>
          <w:szCs w:val="24"/>
        </w:rPr>
        <w:t xml:space="preserve">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6" w:name="_Ref38266956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1</w:t>
      </w:r>
      <w:r w:rsidR="00581E32">
        <w:fldChar w:fldCharType="end"/>
      </w:r>
      <w:bookmarkEnd w:id="46"/>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7" w:name="_Ref38267011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2</w:t>
      </w:r>
      <w:r w:rsidR="00581E32">
        <w:fldChar w:fldCharType="end"/>
      </w:r>
      <w:bookmarkEnd w:id="47"/>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proofErr w:type="gramStart"/>
      <w:r w:rsidRPr="00076E91">
        <w:rPr>
          <w:szCs w:val="24"/>
          <w:highlight w:val="yellow"/>
        </w:rPr>
        <w:t>can</w:t>
      </w:r>
      <w:proofErr w:type="gramEnd"/>
      <w:r w:rsidRPr="00076E91">
        <w:rPr>
          <w:szCs w:val="24"/>
          <w:highlight w:val="yellow"/>
        </w:rPr>
        <w:t xml:space="preserve"> replace extant microsporidia by contemporary microsporidia</w:t>
      </w:r>
    </w:p>
    <w:p w14:paraId="47B18319" w14:textId="4B21EAEE" w:rsidR="00561D6E" w:rsidRPr="00076E91" w:rsidRDefault="00561D6E" w:rsidP="008D799A">
      <w:pPr>
        <w:spacing w:after="0" w:line="360" w:lineRule="auto"/>
        <w:rPr>
          <w:szCs w:val="24"/>
        </w:rPr>
      </w:pPr>
      <w:proofErr w:type="gramStart"/>
      <w:r w:rsidRPr="00076E91">
        <w:rPr>
          <w:szCs w:val="24"/>
        </w:rPr>
        <w:t>scheme</w:t>
      </w:r>
      <w:proofErr w:type="gramEnd"/>
      <w:r w:rsidRPr="00076E91">
        <w:rPr>
          <w:szCs w:val="24"/>
        </w:rPr>
        <w:t xml:space="preserve"> (used for figure, e.g. scheme of possible energy metabolism in microsporidia)</w:t>
      </w:r>
    </w:p>
    <w:p w14:paraId="7FFF3CE1" w14:textId="2F433854" w:rsidR="00561D6E" w:rsidRPr="00076E91" w:rsidRDefault="00561D6E" w:rsidP="008D799A">
      <w:pPr>
        <w:spacing w:after="0" w:line="360" w:lineRule="auto"/>
        <w:rPr>
          <w:szCs w:val="24"/>
        </w:rPr>
      </w:pPr>
      <w:proofErr w:type="gramStart"/>
      <w:r w:rsidRPr="00076E91">
        <w:rPr>
          <w:szCs w:val="24"/>
        </w:rPr>
        <w:t>interpretation</w:t>
      </w:r>
      <w:proofErr w:type="gramEnd"/>
      <w:r w:rsidRPr="00076E91">
        <w:rPr>
          <w:szCs w:val="24"/>
        </w:rPr>
        <w:t xml:space="preserve"> </w:t>
      </w:r>
    </w:p>
    <w:p w14:paraId="20E2938C" w14:textId="4C9EEA8D" w:rsidR="00561D6E" w:rsidRPr="00076E91" w:rsidRDefault="00561D6E" w:rsidP="008D799A">
      <w:pPr>
        <w:spacing w:after="0" w:line="360" w:lineRule="auto"/>
        <w:rPr>
          <w:szCs w:val="24"/>
        </w:rPr>
      </w:pPr>
      <w:proofErr w:type="gramStart"/>
      <w:r w:rsidRPr="00076E91">
        <w:rPr>
          <w:szCs w:val="24"/>
        </w:rPr>
        <w:t>investigation</w:t>
      </w:r>
      <w:proofErr w:type="gramEnd"/>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largely</w:t>
      </w:r>
      <w:proofErr w:type="gramEnd"/>
      <w:r w:rsidRPr="00076E91">
        <w:rPr>
          <w:rFonts w:cs="Times"/>
          <w:color w:val="000000"/>
          <w:szCs w:val="24"/>
        </w:rPr>
        <w:t xml:space="preserve"> poorly understood </w:t>
      </w:r>
    </w:p>
    <w:p w14:paraId="6F3E85C6" w14:textId="7F6D356B" w:rsidR="00561D6E" w:rsidRPr="00076E91" w:rsidRDefault="0069337A" w:rsidP="008D799A">
      <w:pPr>
        <w:spacing w:after="0" w:line="360" w:lineRule="auto"/>
        <w:rPr>
          <w:szCs w:val="24"/>
        </w:rPr>
      </w:pPr>
      <w:proofErr w:type="gramStart"/>
      <w:r w:rsidRPr="00076E91">
        <w:rPr>
          <w:szCs w:val="24"/>
        </w:rPr>
        <w:t>indeed</w:t>
      </w:r>
      <w:proofErr w:type="gramEnd"/>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illustrating</w:t>
      </w:r>
      <w:proofErr w:type="gramEnd"/>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microsporidian</w:t>
      </w:r>
      <w:proofErr w:type="gramEnd"/>
      <w:r w:rsidRPr="00076E91">
        <w:rPr>
          <w:rFonts w:cs="Times"/>
          <w:color w:val="000000"/>
          <w:szCs w:val="24"/>
        </w:rPr>
        <w:t xml:space="preserve">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opisthokont</w:t>
      </w:r>
      <w:proofErr w:type="gramEnd"/>
      <w:r w:rsidRPr="00076E91">
        <w:rPr>
          <w:rFonts w:cs="Times"/>
          <w:color w:val="000000"/>
          <w:szCs w:val="24"/>
        </w:rPr>
        <w:t xml:space="preserve">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7BCC4672" w:rsidR="003955E8" w:rsidRPr="00076E91" w:rsidRDefault="003955E8" w:rsidP="008D799A">
      <w:pPr>
        <w:pStyle w:val="Caption"/>
        <w:keepNext/>
        <w:spacing w:after="0" w:line="360" w:lineRule="auto"/>
      </w:pPr>
      <w:bookmarkStart w:id="48" w:name="_Ref381275723"/>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1</w:t>
      </w:r>
      <w:r w:rsidR="00F53DBF">
        <w:fldChar w:fldCharType="end"/>
      </w:r>
      <w:bookmarkEnd w:id="4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00528BFF" w:rsidR="00727721" w:rsidRPr="00076E91" w:rsidRDefault="00727721" w:rsidP="008D799A">
      <w:pPr>
        <w:pStyle w:val="Caption"/>
        <w:keepNext/>
        <w:spacing w:after="0" w:line="360" w:lineRule="auto"/>
      </w:pPr>
      <w:bookmarkStart w:id="49" w:name="_Ref381276164"/>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2</w:t>
      </w:r>
      <w:r w:rsidR="00F53DBF">
        <w:fldChar w:fldCharType="end"/>
      </w:r>
      <w:bookmarkEnd w:id="49"/>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4A276FDF" w:rsidR="00900C79" w:rsidRPr="00076E91" w:rsidRDefault="00900C79" w:rsidP="008D799A">
      <w:pPr>
        <w:pStyle w:val="Caption"/>
        <w:keepNext/>
        <w:spacing w:after="0" w:line="360" w:lineRule="auto"/>
      </w:pPr>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3</w:t>
      </w:r>
      <w:r w:rsidR="00F53DBF">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2A0AC6B7" w14:textId="77777777" w:rsidR="00900C79" w:rsidRPr="00076E91" w:rsidRDefault="00900C79" w:rsidP="008D799A">
      <w:pPr>
        <w:spacing w:after="0" w:line="360" w:lineRule="auto"/>
        <w:rPr>
          <w:szCs w:val="24"/>
        </w:rPr>
      </w:pPr>
    </w:p>
    <w:p w14:paraId="5A6ABEB2" w14:textId="03D139D5" w:rsidR="007C0D28" w:rsidRPr="00076E91" w:rsidRDefault="007C0D28" w:rsidP="008D799A">
      <w:pPr>
        <w:pStyle w:val="Caption"/>
        <w:keepNext/>
        <w:spacing w:after="0" w:line="360" w:lineRule="auto"/>
      </w:pPr>
      <w:bookmarkStart w:id="50" w:name="_Ref381452965"/>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4</w:t>
      </w:r>
      <w:r w:rsidR="00F53DBF">
        <w:fldChar w:fldCharType="end"/>
      </w:r>
      <w:bookmarkEnd w:id="50"/>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proofErr w:type="gramStart"/>
            <w:r w:rsidRPr="00076E91">
              <w:rPr>
                <w:szCs w:val="24"/>
              </w:rPr>
              <w:t>supertaxa</w:t>
            </w:r>
            <w:proofErr w:type="gramEnd"/>
          </w:p>
        </w:tc>
        <w:tc>
          <w:tcPr>
            <w:tcW w:w="0" w:type="auto"/>
          </w:tcPr>
          <w:p w14:paraId="242ADC15" w14:textId="77777777" w:rsidR="007C0D28" w:rsidRPr="00076E91" w:rsidRDefault="007C0D28" w:rsidP="008D799A">
            <w:pPr>
              <w:spacing w:line="360" w:lineRule="auto"/>
              <w:rPr>
                <w:szCs w:val="24"/>
              </w:rPr>
            </w:pPr>
            <w:proofErr w:type="gramStart"/>
            <w:r w:rsidRPr="00076E91">
              <w:rPr>
                <w:szCs w:val="24"/>
              </w:rPr>
              <w:t>group</w:t>
            </w:r>
            <w:proofErr w:type="gramEnd"/>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02FDC22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1A1CFC5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53A61D2C"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7BD3E97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19793DC2"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34D9E39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427F6F2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0C5D7E8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4E8DE55D"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68BDA9AA"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15583213"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proofErr w:type="gramStart"/>
            <w:r w:rsidRPr="00076E91">
              <w:rPr>
                <w:szCs w:val="24"/>
              </w:rPr>
              <w:t>mustela</w:t>
            </w:r>
            <w:proofErr w:type="gramEnd"/>
            <w:r w:rsidRPr="00076E91">
              <w:rPr>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proofErr w:type="gramStart"/>
            <w:r w:rsidRPr="00076E91">
              <w:rPr>
                <w:szCs w:val="24"/>
              </w:rPr>
              <w:t>bacteria</w:t>
            </w:r>
            <w:proofErr w:type="gramEnd"/>
          </w:p>
        </w:tc>
      </w:tr>
    </w:tbl>
    <w:p w14:paraId="3B602D02" w14:textId="77777777" w:rsidR="00F80F54" w:rsidRPr="00076E91" w:rsidRDefault="00F80F54" w:rsidP="008D799A">
      <w:pPr>
        <w:spacing w:after="0" w:line="360" w:lineRule="auto"/>
        <w:rPr>
          <w:szCs w:val="24"/>
        </w:rPr>
      </w:pPr>
    </w:p>
    <w:p w14:paraId="0D444DDB" w14:textId="59A83339" w:rsidR="00B01FCE" w:rsidRPr="00076E91" w:rsidRDefault="00B01FCE" w:rsidP="008D799A">
      <w:pPr>
        <w:pStyle w:val="Caption"/>
        <w:keepNext/>
        <w:spacing w:after="0" w:line="360" w:lineRule="auto"/>
      </w:pPr>
      <w:bookmarkStart w:id="51" w:name="_Ref371837253"/>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5</w:t>
      </w:r>
      <w:r w:rsidR="00F53DBF">
        <w:fldChar w:fldCharType="end"/>
      </w:r>
      <w:bookmarkEnd w:id="51"/>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35D2B872" w:rsidR="00C74969" w:rsidRPr="00076E91" w:rsidRDefault="00C74969" w:rsidP="008D799A">
      <w:pPr>
        <w:pStyle w:val="Caption"/>
        <w:keepNext/>
        <w:spacing w:after="0" w:line="360" w:lineRule="auto"/>
      </w:pPr>
      <w:bookmarkStart w:id="52" w:name="_Ref382232342"/>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6</w:t>
      </w:r>
      <w:r w:rsidR="00F53DBF">
        <w:fldChar w:fldCharType="end"/>
      </w:r>
      <w:bookmarkEnd w:id="52"/>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400C48" w:rsidRDefault="00400C48" w:rsidP="000A17B2">
      <w:pPr>
        <w:spacing w:after="0" w:line="240" w:lineRule="auto"/>
      </w:pPr>
      <w:r>
        <w:separator/>
      </w:r>
    </w:p>
  </w:endnote>
  <w:endnote w:type="continuationSeparator" w:id="0">
    <w:p w14:paraId="78F99176" w14:textId="77777777" w:rsidR="00400C48" w:rsidRDefault="00400C48"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00C48" w:rsidRDefault="00400C48" w:rsidP="009F2A64">
    <w:pPr>
      <w:pStyle w:val="Footer"/>
      <w:jc w:val="center"/>
    </w:pPr>
  </w:p>
  <w:p w14:paraId="5AA1AD57" w14:textId="39AE855C" w:rsidR="00400C48" w:rsidRDefault="00400C48"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72471">
          <w:rPr>
            <w:noProof/>
          </w:rPr>
          <w:t>30</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400C48" w:rsidRDefault="00400C48" w:rsidP="000A17B2">
      <w:pPr>
        <w:spacing w:after="0" w:line="240" w:lineRule="auto"/>
      </w:pPr>
      <w:r>
        <w:separator/>
      </w:r>
    </w:p>
  </w:footnote>
  <w:footnote w:type="continuationSeparator" w:id="0">
    <w:p w14:paraId="4A377723" w14:textId="77777777" w:rsidR="00400C48" w:rsidRDefault="00400C48"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00C48" w:rsidRPr="000A17B2" w:rsidRDefault="00400C48">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710"/>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3C60"/>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0E9E"/>
    <w:rsid w:val="0008121D"/>
    <w:rsid w:val="00081B4D"/>
    <w:rsid w:val="0008431B"/>
    <w:rsid w:val="000855D7"/>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134"/>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982"/>
    <w:rsid w:val="000C7B6C"/>
    <w:rsid w:val="000D080B"/>
    <w:rsid w:val="000D1476"/>
    <w:rsid w:val="000D2DD9"/>
    <w:rsid w:val="000D3223"/>
    <w:rsid w:val="000D3904"/>
    <w:rsid w:val="000D4104"/>
    <w:rsid w:val="000D4F6D"/>
    <w:rsid w:val="000D5A99"/>
    <w:rsid w:val="000D68BA"/>
    <w:rsid w:val="000D6F8E"/>
    <w:rsid w:val="000E0EEC"/>
    <w:rsid w:val="000E1B60"/>
    <w:rsid w:val="000E23ED"/>
    <w:rsid w:val="000E2977"/>
    <w:rsid w:val="000E2D0A"/>
    <w:rsid w:val="000E3033"/>
    <w:rsid w:val="000E37F0"/>
    <w:rsid w:val="000E40BD"/>
    <w:rsid w:val="000E45DE"/>
    <w:rsid w:val="000E5C0E"/>
    <w:rsid w:val="000E65AA"/>
    <w:rsid w:val="000E6E54"/>
    <w:rsid w:val="000E7C89"/>
    <w:rsid w:val="000F05A3"/>
    <w:rsid w:val="000F17FF"/>
    <w:rsid w:val="000F19CD"/>
    <w:rsid w:val="000F217D"/>
    <w:rsid w:val="000F26E4"/>
    <w:rsid w:val="000F3820"/>
    <w:rsid w:val="000F3DD6"/>
    <w:rsid w:val="000F40D6"/>
    <w:rsid w:val="000F583E"/>
    <w:rsid w:val="000F678F"/>
    <w:rsid w:val="000F7278"/>
    <w:rsid w:val="000F7F43"/>
    <w:rsid w:val="000F7FD5"/>
    <w:rsid w:val="001002C2"/>
    <w:rsid w:val="0010055D"/>
    <w:rsid w:val="00100B4D"/>
    <w:rsid w:val="00100C8C"/>
    <w:rsid w:val="00102C79"/>
    <w:rsid w:val="0010489C"/>
    <w:rsid w:val="001048D9"/>
    <w:rsid w:val="00104B72"/>
    <w:rsid w:val="001054B0"/>
    <w:rsid w:val="001055AB"/>
    <w:rsid w:val="001058BE"/>
    <w:rsid w:val="0010640D"/>
    <w:rsid w:val="001076C1"/>
    <w:rsid w:val="00107C8C"/>
    <w:rsid w:val="00107ECC"/>
    <w:rsid w:val="00112222"/>
    <w:rsid w:val="00112EC8"/>
    <w:rsid w:val="00113560"/>
    <w:rsid w:val="001137CD"/>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A2"/>
    <w:rsid w:val="00124F37"/>
    <w:rsid w:val="00125B9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767B"/>
    <w:rsid w:val="0014076C"/>
    <w:rsid w:val="00140AB4"/>
    <w:rsid w:val="00141118"/>
    <w:rsid w:val="00141F7F"/>
    <w:rsid w:val="001425D9"/>
    <w:rsid w:val="0014299F"/>
    <w:rsid w:val="001431A9"/>
    <w:rsid w:val="00143576"/>
    <w:rsid w:val="00143F79"/>
    <w:rsid w:val="001440C7"/>
    <w:rsid w:val="00144755"/>
    <w:rsid w:val="00144C1C"/>
    <w:rsid w:val="00144EF8"/>
    <w:rsid w:val="001451FC"/>
    <w:rsid w:val="001458BE"/>
    <w:rsid w:val="001460DE"/>
    <w:rsid w:val="00146147"/>
    <w:rsid w:val="00146D2B"/>
    <w:rsid w:val="001477F3"/>
    <w:rsid w:val="00150B9A"/>
    <w:rsid w:val="001514DF"/>
    <w:rsid w:val="00151F7B"/>
    <w:rsid w:val="001521DE"/>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5A2"/>
    <w:rsid w:val="001B79E5"/>
    <w:rsid w:val="001B7E7D"/>
    <w:rsid w:val="001C1054"/>
    <w:rsid w:val="001C1165"/>
    <w:rsid w:val="001C1778"/>
    <w:rsid w:val="001C1EB8"/>
    <w:rsid w:val="001C262F"/>
    <w:rsid w:val="001C35BD"/>
    <w:rsid w:val="001C3B98"/>
    <w:rsid w:val="001C52F9"/>
    <w:rsid w:val="001C5400"/>
    <w:rsid w:val="001C5BEF"/>
    <w:rsid w:val="001C679D"/>
    <w:rsid w:val="001C6C11"/>
    <w:rsid w:val="001C738B"/>
    <w:rsid w:val="001C7DEC"/>
    <w:rsid w:val="001D0282"/>
    <w:rsid w:val="001D0DEC"/>
    <w:rsid w:val="001D184A"/>
    <w:rsid w:val="001D2235"/>
    <w:rsid w:val="001D31A1"/>
    <w:rsid w:val="001D360F"/>
    <w:rsid w:val="001D3A8F"/>
    <w:rsid w:val="001D4199"/>
    <w:rsid w:val="001D4317"/>
    <w:rsid w:val="001D50CB"/>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2C56"/>
    <w:rsid w:val="002242D5"/>
    <w:rsid w:val="002251C6"/>
    <w:rsid w:val="002255B2"/>
    <w:rsid w:val="00225DB4"/>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5A9"/>
    <w:rsid w:val="00240ADB"/>
    <w:rsid w:val="002414EE"/>
    <w:rsid w:val="00241FB5"/>
    <w:rsid w:val="002424D0"/>
    <w:rsid w:val="002436F4"/>
    <w:rsid w:val="00244B6A"/>
    <w:rsid w:val="0024537C"/>
    <w:rsid w:val="002454A9"/>
    <w:rsid w:val="002455AF"/>
    <w:rsid w:val="00245932"/>
    <w:rsid w:val="00245A5B"/>
    <w:rsid w:val="00245F4C"/>
    <w:rsid w:val="00245FA4"/>
    <w:rsid w:val="00246A5F"/>
    <w:rsid w:val="00247BFF"/>
    <w:rsid w:val="00247D5D"/>
    <w:rsid w:val="002505D3"/>
    <w:rsid w:val="00250735"/>
    <w:rsid w:val="00250A4B"/>
    <w:rsid w:val="00250A84"/>
    <w:rsid w:val="00251AE0"/>
    <w:rsid w:val="00251B43"/>
    <w:rsid w:val="00251D1D"/>
    <w:rsid w:val="00251FDB"/>
    <w:rsid w:val="002523D3"/>
    <w:rsid w:val="00252690"/>
    <w:rsid w:val="002532A8"/>
    <w:rsid w:val="002534D2"/>
    <w:rsid w:val="002541B6"/>
    <w:rsid w:val="002546E9"/>
    <w:rsid w:val="00255020"/>
    <w:rsid w:val="00255632"/>
    <w:rsid w:val="00256E3D"/>
    <w:rsid w:val="00260163"/>
    <w:rsid w:val="00260A6F"/>
    <w:rsid w:val="00262BF8"/>
    <w:rsid w:val="00262E60"/>
    <w:rsid w:val="002647AE"/>
    <w:rsid w:val="00264A5D"/>
    <w:rsid w:val="00264EC5"/>
    <w:rsid w:val="00264FED"/>
    <w:rsid w:val="002661A7"/>
    <w:rsid w:val="0026670D"/>
    <w:rsid w:val="0026702F"/>
    <w:rsid w:val="002673ED"/>
    <w:rsid w:val="00267855"/>
    <w:rsid w:val="002707B6"/>
    <w:rsid w:val="00270AB0"/>
    <w:rsid w:val="00270EBF"/>
    <w:rsid w:val="00271AFA"/>
    <w:rsid w:val="00272471"/>
    <w:rsid w:val="00272D29"/>
    <w:rsid w:val="00273E59"/>
    <w:rsid w:val="00274262"/>
    <w:rsid w:val="002746CA"/>
    <w:rsid w:val="00274B27"/>
    <w:rsid w:val="0027573A"/>
    <w:rsid w:val="00276738"/>
    <w:rsid w:val="002768CD"/>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B02C4"/>
    <w:rsid w:val="002B0495"/>
    <w:rsid w:val="002B1B9A"/>
    <w:rsid w:val="002B2009"/>
    <w:rsid w:val="002B376D"/>
    <w:rsid w:val="002B4582"/>
    <w:rsid w:val="002B4813"/>
    <w:rsid w:val="002B5AA0"/>
    <w:rsid w:val="002B7D0C"/>
    <w:rsid w:val="002C130B"/>
    <w:rsid w:val="002C1694"/>
    <w:rsid w:val="002C199A"/>
    <w:rsid w:val="002C223B"/>
    <w:rsid w:val="002C2F41"/>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5FD"/>
    <w:rsid w:val="002F5B72"/>
    <w:rsid w:val="002F5D3E"/>
    <w:rsid w:val="002F6286"/>
    <w:rsid w:val="002F6CA6"/>
    <w:rsid w:val="002F70C5"/>
    <w:rsid w:val="002F7137"/>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3F90"/>
    <w:rsid w:val="00314502"/>
    <w:rsid w:val="00314A5E"/>
    <w:rsid w:val="00314B3A"/>
    <w:rsid w:val="00314C92"/>
    <w:rsid w:val="00314DBE"/>
    <w:rsid w:val="003152A4"/>
    <w:rsid w:val="00316402"/>
    <w:rsid w:val="00316D50"/>
    <w:rsid w:val="003171CA"/>
    <w:rsid w:val="003177EA"/>
    <w:rsid w:val="00317E29"/>
    <w:rsid w:val="0032054E"/>
    <w:rsid w:val="0032102D"/>
    <w:rsid w:val="003210EB"/>
    <w:rsid w:val="00321FD1"/>
    <w:rsid w:val="0032219C"/>
    <w:rsid w:val="0032276D"/>
    <w:rsid w:val="00322F21"/>
    <w:rsid w:val="00322F8F"/>
    <w:rsid w:val="00324443"/>
    <w:rsid w:val="0032491B"/>
    <w:rsid w:val="00324C30"/>
    <w:rsid w:val="003259EB"/>
    <w:rsid w:val="00325DB7"/>
    <w:rsid w:val="003262D6"/>
    <w:rsid w:val="00326523"/>
    <w:rsid w:val="00326A75"/>
    <w:rsid w:val="0032764A"/>
    <w:rsid w:val="00330893"/>
    <w:rsid w:val="003312E1"/>
    <w:rsid w:val="003315EE"/>
    <w:rsid w:val="00332018"/>
    <w:rsid w:val="0033311C"/>
    <w:rsid w:val="003334EC"/>
    <w:rsid w:val="00333874"/>
    <w:rsid w:val="00333D3D"/>
    <w:rsid w:val="00334552"/>
    <w:rsid w:val="00335D39"/>
    <w:rsid w:val="00336C4C"/>
    <w:rsid w:val="00336CB8"/>
    <w:rsid w:val="00337618"/>
    <w:rsid w:val="00337BC3"/>
    <w:rsid w:val="0034257A"/>
    <w:rsid w:val="00343CA8"/>
    <w:rsid w:val="00343CC4"/>
    <w:rsid w:val="0034414D"/>
    <w:rsid w:val="0034446C"/>
    <w:rsid w:val="003447DB"/>
    <w:rsid w:val="00344C07"/>
    <w:rsid w:val="003453B9"/>
    <w:rsid w:val="0034582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48B6"/>
    <w:rsid w:val="003657BD"/>
    <w:rsid w:val="003667E1"/>
    <w:rsid w:val="00367F0A"/>
    <w:rsid w:val="00370234"/>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3643"/>
    <w:rsid w:val="003A4741"/>
    <w:rsid w:val="003A4A95"/>
    <w:rsid w:val="003A5630"/>
    <w:rsid w:val="003A56EA"/>
    <w:rsid w:val="003A610F"/>
    <w:rsid w:val="003A61A9"/>
    <w:rsid w:val="003A6A09"/>
    <w:rsid w:val="003A782C"/>
    <w:rsid w:val="003B0651"/>
    <w:rsid w:val="003B0841"/>
    <w:rsid w:val="003B0A61"/>
    <w:rsid w:val="003B193C"/>
    <w:rsid w:val="003B1FE4"/>
    <w:rsid w:val="003B3E22"/>
    <w:rsid w:val="003B4F32"/>
    <w:rsid w:val="003B51B8"/>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AF5"/>
    <w:rsid w:val="003C7DFB"/>
    <w:rsid w:val="003C7E4F"/>
    <w:rsid w:val="003D07A6"/>
    <w:rsid w:val="003D0A1C"/>
    <w:rsid w:val="003D0D31"/>
    <w:rsid w:val="003D0E9D"/>
    <w:rsid w:val="003D14D3"/>
    <w:rsid w:val="003D1C33"/>
    <w:rsid w:val="003D1CEE"/>
    <w:rsid w:val="003D21A4"/>
    <w:rsid w:val="003D2314"/>
    <w:rsid w:val="003D268C"/>
    <w:rsid w:val="003D26B9"/>
    <w:rsid w:val="003D2CD3"/>
    <w:rsid w:val="003D2D68"/>
    <w:rsid w:val="003D37A9"/>
    <w:rsid w:val="003D391D"/>
    <w:rsid w:val="003D429E"/>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1788"/>
    <w:rsid w:val="003F1F72"/>
    <w:rsid w:val="003F390E"/>
    <w:rsid w:val="003F3916"/>
    <w:rsid w:val="003F4B74"/>
    <w:rsid w:val="003F5B91"/>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08"/>
    <w:rsid w:val="004326D8"/>
    <w:rsid w:val="00432985"/>
    <w:rsid w:val="00434BCB"/>
    <w:rsid w:val="0043514D"/>
    <w:rsid w:val="00436469"/>
    <w:rsid w:val="0043763E"/>
    <w:rsid w:val="00437A23"/>
    <w:rsid w:val="00437E82"/>
    <w:rsid w:val="00440B2F"/>
    <w:rsid w:val="00440DE7"/>
    <w:rsid w:val="00440EDE"/>
    <w:rsid w:val="00442086"/>
    <w:rsid w:val="0044250D"/>
    <w:rsid w:val="00442D8D"/>
    <w:rsid w:val="0044355B"/>
    <w:rsid w:val="004436D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430"/>
    <w:rsid w:val="0046459D"/>
    <w:rsid w:val="004653B7"/>
    <w:rsid w:val="00465654"/>
    <w:rsid w:val="00465BF9"/>
    <w:rsid w:val="004669E6"/>
    <w:rsid w:val="00466B91"/>
    <w:rsid w:val="00466F6B"/>
    <w:rsid w:val="004674CF"/>
    <w:rsid w:val="00467587"/>
    <w:rsid w:val="00467D7E"/>
    <w:rsid w:val="00467D9F"/>
    <w:rsid w:val="0047014B"/>
    <w:rsid w:val="00470581"/>
    <w:rsid w:val="00470BAF"/>
    <w:rsid w:val="00471055"/>
    <w:rsid w:val="00471118"/>
    <w:rsid w:val="00471EB7"/>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87EF4"/>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5C95"/>
    <w:rsid w:val="004A76D5"/>
    <w:rsid w:val="004B06A8"/>
    <w:rsid w:val="004B15C9"/>
    <w:rsid w:val="004B1A99"/>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2E0C"/>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4FE0"/>
    <w:rsid w:val="004D52AC"/>
    <w:rsid w:val="004D5C5C"/>
    <w:rsid w:val="004D5D76"/>
    <w:rsid w:val="004D5DEC"/>
    <w:rsid w:val="004D6546"/>
    <w:rsid w:val="004D66F5"/>
    <w:rsid w:val="004D6BCA"/>
    <w:rsid w:val="004E0D5E"/>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1FD"/>
    <w:rsid w:val="004F5A6B"/>
    <w:rsid w:val="004F7900"/>
    <w:rsid w:val="00500113"/>
    <w:rsid w:val="00500D94"/>
    <w:rsid w:val="005017E3"/>
    <w:rsid w:val="00501999"/>
    <w:rsid w:val="00501BC7"/>
    <w:rsid w:val="00501C5E"/>
    <w:rsid w:val="0050208A"/>
    <w:rsid w:val="00502180"/>
    <w:rsid w:val="00502DC0"/>
    <w:rsid w:val="00503BB1"/>
    <w:rsid w:val="00503EF1"/>
    <w:rsid w:val="00504440"/>
    <w:rsid w:val="00505152"/>
    <w:rsid w:val="0050539E"/>
    <w:rsid w:val="0050565F"/>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1F49"/>
    <w:rsid w:val="0052244B"/>
    <w:rsid w:val="00522BBC"/>
    <w:rsid w:val="0052558A"/>
    <w:rsid w:val="00525C9E"/>
    <w:rsid w:val="00527BB4"/>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7"/>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56BA4"/>
    <w:rsid w:val="00560B42"/>
    <w:rsid w:val="00561D6E"/>
    <w:rsid w:val="00561DA6"/>
    <w:rsid w:val="00561DAF"/>
    <w:rsid w:val="0056223F"/>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AA1"/>
    <w:rsid w:val="00570F52"/>
    <w:rsid w:val="005718C1"/>
    <w:rsid w:val="00572026"/>
    <w:rsid w:val="00572B34"/>
    <w:rsid w:val="00572B50"/>
    <w:rsid w:val="00572B6F"/>
    <w:rsid w:val="005742C8"/>
    <w:rsid w:val="00574451"/>
    <w:rsid w:val="0057472F"/>
    <w:rsid w:val="00575B87"/>
    <w:rsid w:val="00575E86"/>
    <w:rsid w:val="00575F94"/>
    <w:rsid w:val="005762A9"/>
    <w:rsid w:val="00576414"/>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4256"/>
    <w:rsid w:val="005C5031"/>
    <w:rsid w:val="005C5E3D"/>
    <w:rsid w:val="005C6AC3"/>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DF2"/>
    <w:rsid w:val="005E611E"/>
    <w:rsid w:val="005E6D19"/>
    <w:rsid w:val="005E7F77"/>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5539"/>
    <w:rsid w:val="00606039"/>
    <w:rsid w:val="006061DA"/>
    <w:rsid w:val="006068FE"/>
    <w:rsid w:val="00606D31"/>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120"/>
    <w:rsid w:val="006224E6"/>
    <w:rsid w:val="006226B5"/>
    <w:rsid w:val="0062297B"/>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060"/>
    <w:rsid w:val="00635165"/>
    <w:rsid w:val="006355C2"/>
    <w:rsid w:val="00635A54"/>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182B"/>
    <w:rsid w:val="00652024"/>
    <w:rsid w:val="00652291"/>
    <w:rsid w:val="00653AF5"/>
    <w:rsid w:val="00653C4E"/>
    <w:rsid w:val="006549B6"/>
    <w:rsid w:val="00654AF7"/>
    <w:rsid w:val="00654DCF"/>
    <w:rsid w:val="0065532A"/>
    <w:rsid w:val="006565AF"/>
    <w:rsid w:val="00656C65"/>
    <w:rsid w:val="00657118"/>
    <w:rsid w:val="00660074"/>
    <w:rsid w:val="00661775"/>
    <w:rsid w:val="00663040"/>
    <w:rsid w:val="006631C9"/>
    <w:rsid w:val="006636F0"/>
    <w:rsid w:val="00663D90"/>
    <w:rsid w:val="006640A0"/>
    <w:rsid w:val="00665438"/>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6136"/>
    <w:rsid w:val="00676A94"/>
    <w:rsid w:val="00676B90"/>
    <w:rsid w:val="006777AA"/>
    <w:rsid w:val="00677D53"/>
    <w:rsid w:val="00677D89"/>
    <w:rsid w:val="00680297"/>
    <w:rsid w:val="00680C7E"/>
    <w:rsid w:val="00681625"/>
    <w:rsid w:val="00681644"/>
    <w:rsid w:val="00681A01"/>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67B3"/>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59D"/>
    <w:rsid w:val="006C068E"/>
    <w:rsid w:val="006C06CB"/>
    <w:rsid w:val="006C1BBE"/>
    <w:rsid w:val="006C2FF5"/>
    <w:rsid w:val="006C30EF"/>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B4F"/>
    <w:rsid w:val="006E4A46"/>
    <w:rsid w:val="006E4F46"/>
    <w:rsid w:val="006E4FEA"/>
    <w:rsid w:val="006E5F5B"/>
    <w:rsid w:val="006E7851"/>
    <w:rsid w:val="006F071A"/>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860"/>
    <w:rsid w:val="00726D96"/>
    <w:rsid w:val="00727721"/>
    <w:rsid w:val="00730B2F"/>
    <w:rsid w:val="00731628"/>
    <w:rsid w:val="00731FDB"/>
    <w:rsid w:val="00732078"/>
    <w:rsid w:val="0073286E"/>
    <w:rsid w:val="00733317"/>
    <w:rsid w:val="00733764"/>
    <w:rsid w:val="007339A8"/>
    <w:rsid w:val="007346D1"/>
    <w:rsid w:val="00734B21"/>
    <w:rsid w:val="00734C47"/>
    <w:rsid w:val="00734FFE"/>
    <w:rsid w:val="00735F31"/>
    <w:rsid w:val="0073620F"/>
    <w:rsid w:val="00736765"/>
    <w:rsid w:val="00737A34"/>
    <w:rsid w:val="00737A51"/>
    <w:rsid w:val="007420BA"/>
    <w:rsid w:val="007422A7"/>
    <w:rsid w:val="007429E6"/>
    <w:rsid w:val="00743185"/>
    <w:rsid w:val="007432C1"/>
    <w:rsid w:val="007432F9"/>
    <w:rsid w:val="00743385"/>
    <w:rsid w:val="00743C8B"/>
    <w:rsid w:val="00743D43"/>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9D4"/>
    <w:rsid w:val="007570B5"/>
    <w:rsid w:val="00757269"/>
    <w:rsid w:val="00757916"/>
    <w:rsid w:val="007605EC"/>
    <w:rsid w:val="00760A89"/>
    <w:rsid w:val="00761326"/>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F6F"/>
    <w:rsid w:val="0077201E"/>
    <w:rsid w:val="00772675"/>
    <w:rsid w:val="00773001"/>
    <w:rsid w:val="00773454"/>
    <w:rsid w:val="007734F9"/>
    <w:rsid w:val="007748C8"/>
    <w:rsid w:val="00774929"/>
    <w:rsid w:val="00774A85"/>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0AB8"/>
    <w:rsid w:val="0079290C"/>
    <w:rsid w:val="00792A31"/>
    <w:rsid w:val="007938E3"/>
    <w:rsid w:val="007942AC"/>
    <w:rsid w:val="007945D7"/>
    <w:rsid w:val="007947A0"/>
    <w:rsid w:val="007947BD"/>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68C"/>
    <w:rsid w:val="007E0CD4"/>
    <w:rsid w:val="007E1272"/>
    <w:rsid w:val="007E1A47"/>
    <w:rsid w:val="007E2648"/>
    <w:rsid w:val="007E282E"/>
    <w:rsid w:val="007E2B26"/>
    <w:rsid w:val="007E2C93"/>
    <w:rsid w:val="007E2CA5"/>
    <w:rsid w:val="007E2D96"/>
    <w:rsid w:val="007E3B60"/>
    <w:rsid w:val="007E457E"/>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073"/>
    <w:rsid w:val="00814A0A"/>
    <w:rsid w:val="008160C3"/>
    <w:rsid w:val="00816521"/>
    <w:rsid w:val="00817002"/>
    <w:rsid w:val="00817A8B"/>
    <w:rsid w:val="00817B80"/>
    <w:rsid w:val="00820DF2"/>
    <w:rsid w:val="00821199"/>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52D"/>
    <w:rsid w:val="008307D5"/>
    <w:rsid w:val="00830EF0"/>
    <w:rsid w:val="00831921"/>
    <w:rsid w:val="00831A5E"/>
    <w:rsid w:val="00831F3B"/>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382D"/>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05A3"/>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0900"/>
    <w:rsid w:val="00890B49"/>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5523"/>
    <w:rsid w:val="008C7278"/>
    <w:rsid w:val="008D01A7"/>
    <w:rsid w:val="008D0951"/>
    <w:rsid w:val="008D0B4D"/>
    <w:rsid w:val="008D1369"/>
    <w:rsid w:val="008D1511"/>
    <w:rsid w:val="008D2C35"/>
    <w:rsid w:val="008D368F"/>
    <w:rsid w:val="008D3913"/>
    <w:rsid w:val="008D4C13"/>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0F9"/>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09A"/>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652"/>
    <w:rsid w:val="0095792C"/>
    <w:rsid w:val="00957F24"/>
    <w:rsid w:val="009602FE"/>
    <w:rsid w:val="009607A1"/>
    <w:rsid w:val="00960ABD"/>
    <w:rsid w:val="00960D5F"/>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40A6"/>
    <w:rsid w:val="00976200"/>
    <w:rsid w:val="00976225"/>
    <w:rsid w:val="00976D40"/>
    <w:rsid w:val="00980F39"/>
    <w:rsid w:val="00981BE8"/>
    <w:rsid w:val="00981E4A"/>
    <w:rsid w:val="009832E9"/>
    <w:rsid w:val="0098628C"/>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722"/>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3CF6"/>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0E1E"/>
    <w:rsid w:val="00A12A23"/>
    <w:rsid w:val="00A12BBE"/>
    <w:rsid w:val="00A12D0F"/>
    <w:rsid w:val="00A140D3"/>
    <w:rsid w:val="00A171AD"/>
    <w:rsid w:val="00A17468"/>
    <w:rsid w:val="00A17700"/>
    <w:rsid w:val="00A17F7C"/>
    <w:rsid w:val="00A2050C"/>
    <w:rsid w:val="00A20ADD"/>
    <w:rsid w:val="00A20B32"/>
    <w:rsid w:val="00A225DD"/>
    <w:rsid w:val="00A22D37"/>
    <w:rsid w:val="00A233A6"/>
    <w:rsid w:val="00A234AC"/>
    <w:rsid w:val="00A237EC"/>
    <w:rsid w:val="00A238A1"/>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6F9"/>
    <w:rsid w:val="00A367F7"/>
    <w:rsid w:val="00A36F96"/>
    <w:rsid w:val="00A37494"/>
    <w:rsid w:val="00A403FC"/>
    <w:rsid w:val="00A40CF6"/>
    <w:rsid w:val="00A41709"/>
    <w:rsid w:val="00A42308"/>
    <w:rsid w:val="00A4242A"/>
    <w:rsid w:val="00A42A90"/>
    <w:rsid w:val="00A42BAB"/>
    <w:rsid w:val="00A43637"/>
    <w:rsid w:val="00A44AD0"/>
    <w:rsid w:val="00A46545"/>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3EF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CDD"/>
    <w:rsid w:val="00A9531D"/>
    <w:rsid w:val="00A95E29"/>
    <w:rsid w:val="00A96952"/>
    <w:rsid w:val="00A96EC9"/>
    <w:rsid w:val="00A97403"/>
    <w:rsid w:val="00A97650"/>
    <w:rsid w:val="00A9785A"/>
    <w:rsid w:val="00A97BFB"/>
    <w:rsid w:val="00AA00C8"/>
    <w:rsid w:val="00AA0AD4"/>
    <w:rsid w:val="00AA1CAF"/>
    <w:rsid w:val="00AA27B7"/>
    <w:rsid w:val="00AA2B37"/>
    <w:rsid w:val="00AA315A"/>
    <w:rsid w:val="00AA31BD"/>
    <w:rsid w:val="00AA39B5"/>
    <w:rsid w:val="00AA4564"/>
    <w:rsid w:val="00AA47C5"/>
    <w:rsid w:val="00AA4B99"/>
    <w:rsid w:val="00AA4BF5"/>
    <w:rsid w:val="00AA4E26"/>
    <w:rsid w:val="00AA508F"/>
    <w:rsid w:val="00AA51C4"/>
    <w:rsid w:val="00AA5307"/>
    <w:rsid w:val="00AA5628"/>
    <w:rsid w:val="00AA6CC0"/>
    <w:rsid w:val="00AA6E42"/>
    <w:rsid w:val="00AA7190"/>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341"/>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3FC3"/>
    <w:rsid w:val="00AE4D57"/>
    <w:rsid w:val="00AE4E2C"/>
    <w:rsid w:val="00AE623B"/>
    <w:rsid w:val="00AE6C8A"/>
    <w:rsid w:val="00AF060B"/>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6F62"/>
    <w:rsid w:val="00B072CE"/>
    <w:rsid w:val="00B07E99"/>
    <w:rsid w:val="00B10322"/>
    <w:rsid w:val="00B10895"/>
    <w:rsid w:val="00B116E7"/>
    <w:rsid w:val="00B119D9"/>
    <w:rsid w:val="00B11E02"/>
    <w:rsid w:val="00B12BC7"/>
    <w:rsid w:val="00B158A6"/>
    <w:rsid w:val="00B1659D"/>
    <w:rsid w:val="00B16BDA"/>
    <w:rsid w:val="00B20B4E"/>
    <w:rsid w:val="00B2103D"/>
    <w:rsid w:val="00B210B1"/>
    <w:rsid w:val="00B21154"/>
    <w:rsid w:val="00B21B1B"/>
    <w:rsid w:val="00B23CCD"/>
    <w:rsid w:val="00B23F7D"/>
    <w:rsid w:val="00B25117"/>
    <w:rsid w:val="00B259A3"/>
    <w:rsid w:val="00B262F4"/>
    <w:rsid w:val="00B2679D"/>
    <w:rsid w:val="00B303EF"/>
    <w:rsid w:val="00B30847"/>
    <w:rsid w:val="00B31984"/>
    <w:rsid w:val="00B32504"/>
    <w:rsid w:val="00B33062"/>
    <w:rsid w:val="00B33671"/>
    <w:rsid w:val="00B33804"/>
    <w:rsid w:val="00B33C0E"/>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2546"/>
    <w:rsid w:val="00B92962"/>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D50"/>
    <w:rsid w:val="00BB5DBA"/>
    <w:rsid w:val="00BB6FC2"/>
    <w:rsid w:val="00BB7700"/>
    <w:rsid w:val="00BB7937"/>
    <w:rsid w:val="00BC0220"/>
    <w:rsid w:val="00BC0B34"/>
    <w:rsid w:val="00BC0C0E"/>
    <w:rsid w:val="00BC26FC"/>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4F02"/>
    <w:rsid w:val="00BD50E6"/>
    <w:rsid w:val="00BD68E7"/>
    <w:rsid w:val="00BD72DE"/>
    <w:rsid w:val="00BD7C2A"/>
    <w:rsid w:val="00BD7C50"/>
    <w:rsid w:val="00BE0E1D"/>
    <w:rsid w:val="00BE141D"/>
    <w:rsid w:val="00BE159C"/>
    <w:rsid w:val="00BE163A"/>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4A21"/>
    <w:rsid w:val="00C15F4B"/>
    <w:rsid w:val="00C16EBD"/>
    <w:rsid w:val="00C177FB"/>
    <w:rsid w:val="00C203D2"/>
    <w:rsid w:val="00C205C5"/>
    <w:rsid w:val="00C2060C"/>
    <w:rsid w:val="00C207A0"/>
    <w:rsid w:val="00C20F45"/>
    <w:rsid w:val="00C22E36"/>
    <w:rsid w:val="00C22FAE"/>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67A"/>
    <w:rsid w:val="00C46ECF"/>
    <w:rsid w:val="00C50F81"/>
    <w:rsid w:val="00C512A8"/>
    <w:rsid w:val="00C51591"/>
    <w:rsid w:val="00C51711"/>
    <w:rsid w:val="00C51A28"/>
    <w:rsid w:val="00C53C75"/>
    <w:rsid w:val="00C54928"/>
    <w:rsid w:val="00C54F84"/>
    <w:rsid w:val="00C55519"/>
    <w:rsid w:val="00C55A58"/>
    <w:rsid w:val="00C55A89"/>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792"/>
    <w:rsid w:val="00C84B11"/>
    <w:rsid w:val="00C8604D"/>
    <w:rsid w:val="00C86524"/>
    <w:rsid w:val="00C8697B"/>
    <w:rsid w:val="00C87649"/>
    <w:rsid w:val="00C8764A"/>
    <w:rsid w:val="00C87AD1"/>
    <w:rsid w:val="00C87DBA"/>
    <w:rsid w:val="00C9034C"/>
    <w:rsid w:val="00C9075A"/>
    <w:rsid w:val="00C90AA1"/>
    <w:rsid w:val="00C90E9E"/>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D736A"/>
    <w:rsid w:val="00CD7491"/>
    <w:rsid w:val="00CE0C91"/>
    <w:rsid w:val="00CE2EB8"/>
    <w:rsid w:val="00CE3781"/>
    <w:rsid w:val="00CE3F60"/>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4581"/>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BC"/>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3CF8"/>
    <w:rsid w:val="00D24EB3"/>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94"/>
    <w:rsid w:val="00D41AE7"/>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950"/>
    <w:rsid w:val="00D53AEF"/>
    <w:rsid w:val="00D53E13"/>
    <w:rsid w:val="00D53E9E"/>
    <w:rsid w:val="00D54390"/>
    <w:rsid w:val="00D548C9"/>
    <w:rsid w:val="00D5499F"/>
    <w:rsid w:val="00D55263"/>
    <w:rsid w:val="00D55660"/>
    <w:rsid w:val="00D573C3"/>
    <w:rsid w:val="00D608EA"/>
    <w:rsid w:val="00D60B51"/>
    <w:rsid w:val="00D614BE"/>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DE6"/>
    <w:rsid w:val="00D74E86"/>
    <w:rsid w:val="00D74ED0"/>
    <w:rsid w:val="00D7501B"/>
    <w:rsid w:val="00D758B2"/>
    <w:rsid w:val="00D75D7D"/>
    <w:rsid w:val="00D761AE"/>
    <w:rsid w:val="00D765E1"/>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32F9"/>
    <w:rsid w:val="00D93B6B"/>
    <w:rsid w:val="00D94037"/>
    <w:rsid w:val="00D946F6"/>
    <w:rsid w:val="00D94B68"/>
    <w:rsid w:val="00D94D59"/>
    <w:rsid w:val="00D950C3"/>
    <w:rsid w:val="00D95464"/>
    <w:rsid w:val="00D966F6"/>
    <w:rsid w:val="00D969C0"/>
    <w:rsid w:val="00D97146"/>
    <w:rsid w:val="00DA0410"/>
    <w:rsid w:val="00DA0BDA"/>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8A3"/>
    <w:rsid w:val="00DB5D05"/>
    <w:rsid w:val="00DB68A6"/>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CDF"/>
    <w:rsid w:val="00DD2342"/>
    <w:rsid w:val="00DD55CA"/>
    <w:rsid w:val="00DD67E9"/>
    <w:rsid w:val="00DD6B33"/>
    <w:rsid w:val="00DD72C3"/>
    <w:rsid w:val="00DE065F"/>
    <w:rsid w:val="00DE1472"/>
    <w:rsid w:val="00DE18CB"/>
    <w:rsid w:val="00DE29B6"/>
    <w:rsid w:val="00DE5379"/>
    <w:rsid w:val="00DE637D"/>
    <w:rsid w:val="00DE74E5"/>
    <w:rsid w:val="00DF0053"/>
    <w:rsid w:val="00DF0ABB"/>
    <w:rsid w:val="00DF0BF5"/>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3554"/>
    <w:rsid w:val="00E04DB2"/>
    <w:rsid w:val="00E07923"/>
    <w:rsid w:val="00E07AF7"/>
    <w:rsid w:val="00E07E9E"/>
    <w:rsid w:val="00E1179C"/>
    <w:rsid w:val="00E12195"/>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49A"/>
    <w:rsid w:val="00E46BCB"/>
    <w:rsid w:val="00E46F9A"/>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5023"/>
    <w:rsid w:val="00E959B2"/>
    <w:rsid w:val="00E9614E"/>
    <w:rsid w:val="00E966CD"/>
    <w:rsid w:val="00E9707F"/>
    <w:rsid w:val="00E97B22"/>
    <w:rsid w:val="00EA0181"/>
    <w:rsid w:val="00EA04B0"/>
    <w:rsid w:val="00EA064F"/>
    <w:rsid w:val="00EA0D73"/>
    <w:rsid w:val="00EA0EB2"/>
    <w:rsid w:val="00EA218A"/>
    <w:rsid w:val="00EA2A74"/>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943"/>
    <w:rsid w:val="00EB7A20"/>
    <w:rsid w:val="00EB7FE6"/>
    <w:rsid w:val="00EC0334"/>
    <w:rsid w:val="00EC037C"/>
    <w:rsid w:val="00EC0845"/>
    <w:rsid w:val="00EC0B12"/>
    <w:rsid w:val="00EC1010"/>
    <w:rsid w:val="00EC2109"/>
    <w:rsid w:val="00EC24C7"/>
    <w:rsid w:val="00EC2593"/>
    <w:rsid w:val="00EC25C9"/>
    <w:rsid w:val="00EC2757"/>
    <w:rsid w:val="00EC3324"/>
    <w:rsid w:val="00EC3468"/>
    <w:rsid w:val="00EC4618"/>
    <w:rsid w:val="00EC4DC3"/>
    <w:rsid w:val="00EC5148"/>
    <w:rsid w:val="00EC55C2"/>
    <w:rsid w:val="00EC5797"/>
    <w:rsid w:val="00EC58DC"/>
    <w:rsid w:val="00EC680B"/>
    <w:rsid w:val="00EC79D9"/>
    <w:rsid w:val="00ED0216"/>
    <w:rsid w:val="00ED0753"/>
    <w:rsid w:val="00ED0DEF"/>
    <w:rsid w:val="00ED1033"/>
    <w:rsid w:val="00ED1638"/>
    <w:rsid w:val="00ED1F3C"/>
    <w:rsid w:val="00ED4394"/>
    <w:rsid w:val="00ED46EB"/>
    <w:rsid w:val="00ED5F09"/>
    <w:rsid w:val="00ED6B03"/>
    <w:rsid w:val="00ED7C9A"/>
    <w:rsid w:val="00EE1086"/>
    <w:rsid w:val="00EE124A"/>
    <w:rsid w:val="00EE1412"/>
    <w:rsid w:val="00EE154C"/>
    <w:rsid w:val="00EE1D50"/>
    <w:rsid w:val="00EE2A40"/>
    <w:rsid w:val="00EE4F02"/>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177C"/>
    <w:rsid w:val="00F12119"/>
    <w:rsid w:val="00F12CF9"/>
    <w:rsid w:val="00F12F79"/>
    <w:rsid w:val="00F13966"/>
    <w:rsid w:val="00F141AD"/>
    <w:rsid w:val="00F14A70"/>
    <w:rsid w:val="00F15621"/>
    <w:rsid w:val="00F16918"/>
    <w:rsid w:val="00F16D03"/>
    <w:rsid w:val="00F16FF2"/>
    <w:rsid w:val="00F17AAF"/>
    <w:rsid w:val="00F17DA1"/>
    <w:rsid w:val="00F17E84"/>
    <w:rsid w:val="00F20EDD"/>
    <w:rsid w:val="00F21394"/>
    <w:rsid w:val="00F2209E"/>
    <w:rsid w:val="00F22B39"/>
    <w:rsid w:val="00F23155"/>
    <w:rsid w:val="00F238C3"/>
    <w:rsid w:val="00F240D7"/>
    <w:rsid w:val="00F25321"/>
    <w:rsid w:val="00F27308"/>
    <w:rsid w:val="00F275E1"/>
    <w:rsid w:val="00F277F4"/>
    <w:rsid w:val="00F300BA"/>
    <w:rsid w:val="00F31C54"/>
    <w:rsid w:val="00F31F1F"/>
    <w:rsid w:val="00F32A99"/>
    <w:rsid w:val="00F334B6"/>
    <w:rsid w:val="00F3581E"/>
    <w:rsid w:val="00F36348"/>
    <w:rsid w:val="00F37280"/>
    <w:rsid w:val="00F37D66"/>
    <w:rsid w:val="00F37F69"/>
    <w:rsid w:val="00F404FB"/>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369"/>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365C"/>
    <w:rsid w:val="00FC51BF"/>
    <w:rsid w:val="00FC539E"/>
    <w:rsid w:val="00FC5495"/>
    <w:rsid w:val="00FC5AF3"/>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chart" Target="charts/chart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82390184"/>
        <c:axId val="-2118308936"/>
      </c:barChart>
      <c:catAx>
        <c:axId val="-2082390184"/>
        <c:scaling>
          <c:orientation val="minMax"/>
        </c:scaling>
        <c:delete val="0"/>
        <c:axPos val="b"/>
        <c:majorTickMark val="none"/>
        <c:minorTickMark val="none"/>
        <c:tickLblPos val="nextTo"/>
        <c:crossAx val="-2118308936"/>
        <c:crosses val="autoZero"/>
        <c:auto val="1"/>
        <c:lblAlgn val="ctr"/>
        <c:lblOffset val="100"/>
        <c:noMultiLvlLbl val="0"/>
      </c:catAx>
      <c:valAx>
        <c:axId val="-2118308936"/>
        <c:scaling>
          <c:orientation val="minMax"/>
        </c:scaling>
        <c:delete val="0"/>
        <c:axPos val="l"/>
        <c:numFmt formatCode="0.00" sourceLinked="1"/>
        <c:majorTickMark val="none"/>
        <c:minorTickMark val="none"/>
        <c:tickLblPos val="nextTo"/>
        <c:crossAx val="-208239018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7D8F07B-7459-0745-BADE-D47C54477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5</TotalTime>
  <Pages>89</Pages>
  <Words>70118</Words>
  <Characters>399674</Characters>
  <Application>Microsoft Macintosh Word</Application>
  <DocSecurity>0</DocSecurity>
  <Lines>3330</Lines>
  <Paragraphs>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238</cp:revision>
  <cp:lastPrinted>2016-03-08T08:21:00Z</cp:lastPrinted>
  <dcterms:created xsi:type="dcterms:W3CDTF">2016-03-08T08:21:00Z</dcterms:created>
  <dcterms:modified xsi:type="dcterms:W3CDTF">2018-03-2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